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6387DC6E" w:rsidR="00985115" w:rsidRDefault="00985115" w:rsidP="00985115">
      <w:pPr>
        <w:rPr>
          <w:ins w:id="0" w:author="Deepikaa Menon" w:date="2020-08-10T20:33:00Z"/>
          <w:u w:val="single"/>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121D1620" w:rsidR="000C4A73" w:rsidRDefault="00985115" w:rsidP="00985115">
      <w:pPr>
        <w:rPr>
          <w:ins w:id="1" w:author="Deepikaa Menon" w:date="2020-08-09T19:53:00Z"/>
          <w:lang w:val="en-US"/>
        </w:rPr>
      </w:pPr>
      <w:commentRangeStart w:id="2"/>
      <w:proofErr w:type="spellStart"/>
      <w:r w:rsidRPr="00985115">
        <w:rPr>
          <w:lang w:val="en-US"/>
        </w:rPr>
        <w:t>Clathrin</w:t>
      </w:r>
      <w:proofErr w:type="spellEnd"/>
      <w:r w:rsidRPr="00985115">
        <w:rPr>
          <w:lang w:val="en-US"/>
        </w:rPr>
        <w:t>-mediated endocytosis</w:t>
      </w:r>
      <w:ins w:id="3" w:author="Deepikaa Menon" w:date="2020-08-09T19:36:00Z">
        <w:r w:rsidR="000A0CBB">
          <w:rPr>
            <w:lang w:val="en-US"/>
          </w:rPr>
          <w:t xml:space="preserve"> (CME)</w:t>
        </w:r>
      </w:ins>
      <w:r w:rsidR="00C743F8">
        <w:rPr>
          <w:lang w:val="en-US"/>
        </w:rPr>
        <w:t xml:space="preserve"> </w:t>
      </w:r>
      <w:commentRangeEnd w:id="2"/>
      <w:r w:rsidR="00FF79F4">
        <w:rPr>
          <w:rStyle w:val="CommentReference"/>
        </w:rPr>
        <w:commentReference w:id="2"/>
      </w:r>
      <w:ins w:id="4" w:author="Deepikaa Menon" w:date="2020-08-09T19:33:00Z">
        <w:r w:rsidR="00963D60">
          <w:rPr>
            <w:lang w:val="en-US"/>
          </w:rPr>
          <w:t xml:space="preserve">is </w:t>
        </w:r>
      </w:ins>
      <w:ins w:id="5" w:author="Deepikaa Menon" w:date="2020-08-09T19:45:00Z">
        <w:r w:rsidR="00C561FE">
          <w:rPr>
            <w:lang w:val="en-US"/>
          </w:rPr>
          <w:t>the</w:t>
        </w:r>
      </w:ins>
      <w:ins w:id="6" w:author="Deepikaa Menon" w:date="2020-08-09T19:33:00Z">
        <w:r w:rsidR="00963D60">
          <w:rPr>
            <w:lang w:val="en-US"/>
          </w:rPr>
          <w:t xml:space="preserve"> </w:t>
        </w:r>
      </w:ins>
      <w:ins w:id="7" w:author="Deepikaa Menon" w:date="2020-08-09T19:35:00Z">
        <w:r w:rsidR="00963D60">
          <w:rPr>
            <w:lang w:val="en-US"/>
          </w:rPr>
          <w:t xml:space="preserve">major </w:t>
        </w:r>
      </w:ins>
      <w:ins w:id="8" w:author="Deepikaa Menon" w:date="2020-08-09T19:45:00Z">
        <w:r w:rsidR="009873F1">
          <w:rPr>
            <w:lang w:val="en-US"/>
          </w:rPr>
          <w:t xml:space="preserve">endocytic </w:t>
        </w:r>
      </w:ins>
      <w:ins w:id="9" w:author="Deepikaa Menon" w:date="2020-08-09T19:35:00Z">
        <w:r w:rsidR="00963D60">
          <w:rPr>
            <w:lang w:val="en-US"/>
          </w:rPr>
          <w:t>process by which carg</w:t>
        </w:r>
      </w:ins>
      <w:ins w:id="10" w:author="Deepikaa Menon" w:date="2020-08-09T19:36:00Z">
        <w:r w:rsidR="00963D60">
          <w:rPr>
            <w:lang w:val="en-US"/>
          </w:rPr>
          <w:t xml:space="preserve">o from the cell exterior is incorporated into a </w:t>
        </w:r>
      </w:ins>
      <w:proofErr w:type="spellStart"/>
      <w:ins w:id="11" w:author="Deepikaa Menon" w:date="2020-08-09T19:53:00Z">
        <w:r w:rsidR="00E44EE1">
          <w:rPr>
            <w:lang w:val="en-US"/>
          </w:rPr>
          <w:t>Clathrin</w:t>
        </w:r>
        <w:proofErr w:type="spellEnd"/>
        <w:r w:rsidR="00E44EE1">
          <w:rPr>
            <w:lang w:val="en-US"/>
          </w:rPr>
          <w:t xml:space="preserve">-coated </w:t>
        </w:r>
      </w:ins>
      <w:ins w:id="12" w:author="Deepikaa Menon" w:date="2020-08-09T19:36:00Z">
        <w:r w:rsidR="00963D60">
          <w:rPr>
            <w:lang w:val="en-US"/>
          </w:rPr>
          <w:t xml:space="preserve">vesicle </w:t>
        </w:r>
        <w:r w:rsidR="000A0CBB">
          <w:rPr>
            <w:lang w:val="en-US"/>
          </w:rPr>
          <w:t>that is then transported into the cell interior</w:t>
        </w:r>
      </w:ins>
      <w:ins w:id="13" w:author="Deepikaa Menon" w:date="2020-08-10T18:55:00Z">
        <w:r w:rsidR="003F022C">
          <w:rPr>
            <w:lang w:val="en-US"/>
          </w:rPr>
          <w:t xml:space="preserve"> </w:t>
        </w:r>
      </w:ins>
      <w:ins w:id="14" w:author="Deepikaa Menon" w:date="2020-08-10T18:56:00Z">
        <w:r w:rsidR="003F022C">
          <w:rPr>
            <w:lang w:val="en-US"/>
          </w:rPr>
          <w:fldChar w:fldCharType="begin" w:fldLock="1"/>
        </w:r>
      </w:ins>
      <w:r w:rsidR="00C50FA8">
        <w:rPr>
          <w:lang w:val="en-US"/>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2","issue":"2","issued":{"date-parts":[["1973","5"]]},"page":"315-44","title":"Evidence for recycling of synaptic vesicle membrane during transmitter release at the frog neuromuscular junction.","type":"article-journal","volume":"57"},"uris":["http://www.mendeley.com/documents/?uuid=6df25f6a-5ca1-3119-936b-0d38ee977e9e"]}],"mendeley":{"formattedCitation":"(Bitsikas, Corrêa, and Nichols 2014; Heuser and Reese 1973)","plainTextFormattedCitation":"(Bitsikas, Corrêa, and Nichols 2014; Heuser and Reese 1973)","previouslyFormattedCitation":"(Bitsikas, Corrêa, and Nichols 2014; Heuser and Reese 1973)"},"properties":{"noteIndex":0},"schema":"https://github.com/citation-style-language/schema/raw/master/csl-citation.json"}</w:instrText>
      </w:r>
      <w:r w:rsidR="003F022C">
        <w:rPr>
          <w:lang w:val="en-US"/>
        </w:rPr>
        <w:fldChar w:fldCharType="separate"/>
      </w:r>
      <w:r w:rsidR="003F022C" w:rsidRPr="003F022C">
        <w:rPr>
          <w:noProof/>
          <w:lang w:val="en-US"/>
        </w:rPr>
        <w:t>(Bitsikas, Corrêa, and Nichols 2014; Heuser and Reese 1973)</w:t>
      </w:r>
      <w:ins w:id="15" w:author="Deepikaa Menon" w:date="2020-08-10T18:56:00Z">
        <w:r w:rsidR="003F022C">
          <w:rPr>
            <w:lang w:val="en-US"/>
          </w:rPr>
          <w:fldChar w:fldCharType="end"/>
        </w:r>
      </w:ins>
      <w:ins w:id="16" w:author="Deepikaa Menon" w:date="2020-08-09T19:36:00Z">
        <w:r w:rsidR="000A0CBB">
          <w:rPr>
            <w:lang w:val="en-US"/>
          </w:rPr>
          <w:t xml:space="preserve">. </w:t>
        </w:r>
      </w:ins>
      <w:ins w:id="17" w:author="Deepikaa Menon" w:date="2020-08-09T19:37:00Z">
        <w:r w:rsidR="000A0CBB">
          <w:rPr>
            <w:lang w:val="en-US"/>
          </w:rPr>
          <w:t>Over 50 different proteins are involved in</w:t>
        </w:r>
      </w:ins>
      <w:del w:id="18" w:author="Deepikaa Menon" w:date="2020-08-09T19:33:00Z">
        <w:r w:rsidR="00C743F8" w:rsidDel="00963D60">
          <w:rPr>
            <w:lang w:val="en-US"/>
          </w:rPr>
          <w:delText>involves</w:delText>
        </w:r>
      </w:del>
      <w:del w:id="19" w:author="Deepikaa Menon" w:date="2020-08-09T19:36:00Z">
        <w:r w:rsidR="00C743F8" w:rsidDel="000A0CBB">
          <w:rPr>
            <w:lang w:val="en-US"/>
          </w:rPr>
          <w:delText xml:space="preserve"> the</w:delText>
        </w:r>
      </w:del>
      <w:r w:rsidR="00C743F8">
        <w:rPr>
          <w:lang w:val="en-US"/>
        </w:rPr>
        <w:t xml:space="preserve"> reshaping </w:t>
      </w:r>
      <w:r w:rsidRPr="00985115">
        <w:rPr>
          <w:lang w:val="en-US"/>
        </w:rPr>
        <w:t xml:space="preserve">a flat plasma </w:t>
      </w:r>
      <w:ins w:id="20" w:author="Deepikaa Menon" w:date="2020-08-09T19:51:00Z">
        <w:r w:rsidR="00851777">
          <w:rPr>
            <w:lang w:val="en-US"/>
          </w:rPr>
          <w:t xml:space="preserve">membrane </w:t>
        </w:r>
      </w:ins>
      <w:r w:rsidRPr="00985115">
        <w:rPr>
          <w:lang w:val="en-US"/>
        </w:rPr>
        <w:t>into a</w:t>
      </w:r>
      <w:ins w:id="21" w:author="Deepikaa Menon" w:date="2020-08-09T19:37:00Z">
        <w:r w:rsidR="000A0CBB">
          <w:rPr>
            <w:lang w:val="en-US"/>
          </w:rPr>
          <w:t>n</w:t>
        </w:r>
      </w:ins>
      <w:ins w:id="22" w:author="Deepikaa Menon" w:date="2020-08-09T19:38:00Z">
        <w:r w:rsidR="000A0CBB">
          <w:rPr>
            <w:lang w:val="en-US"/>
          </w:rPr>
          <w:t xml:space="preserve"> i</w:t>
        </w:r>
      </w:ins>
      <w:del w:id="23" w:author="Deepikaa Menon" w:date="2020-08-09T19:37:00Z">
        <w:r w:rsidRPr="00985115" w:rsidDel="000A0CBB">
          <w:rPr>
            <w:lang w:val="en-US"/>
          </w:rPr>
          <w:delText xml:space="preserve"> </w:delText>
        </w:r>
      </w:del>
      <w:commentRangeStart w:id="24"/>
      <w:ins w:id="25" w:author="Marko Kaksonen" w:date="2020-08-03T15:45:00Z">
        <w:del w:id="26" w:author="Deepikaa Menon" w:date="2020-08-09T19:37:00Z">
          <w:r w:rsidR="00CF3972" w:rsidDel="000A0CBB">
            <w:rPr>
              <w:lang w:val="en-US"/>
            </w:rPr>
            <w:delText>(</w:delText>
          </w:r>
        </w:del>
      </w:ins>
      <w:del w:id="27" w:author="Deepikaa Menon" w:date="2020-08-09T19:37:00Z">
        <w:r w:rsidRPr="00985115" w:rsidDel="000A0CBB">
          <w:rPr>
            <w:lang w:val="en-US"/>
          </w:rPr>
          <w:delText>tubular</w:delText>
        </w:r>
      </w:del>
      <w:ins w:id="28" w:author="Marko Kaksonen" w:date="2020-08-03T15:45:00Z">
        <w:del w:id="29" w:author="Deepikaa Menon" w:date="2020-08-09T19:37:00Z">
          <w:r w:rsidR="00CF3972" w:rsidDel="000A0CBB">
            <w:rPr>
              <w:lang w:val="en-US"/>
            </w:rPr>
            <w:delText>)</w:delText>
          </w:r>
        </w:del>
      </w:ins>
      <w:commentRangeEnd w:id="24"/>
      <w:ins w:id="30" w:author="Marko Kaksonen" w:date="2020-08-03T15:46:00Z">
        <w:del w:id="31" w:author="Deepikaa Menon" w:date="2020-08-09T19:37:00Z">
          <w:r w:rsidR="00C36AF4" w:rsidDel="000A0CBB">
            <w:rPr>
              <w:rStyle w:val="CommentReference"/>
            </w:rPr>
            <w:commentReference w:id="24"/>
          </w:r>
        </w:del>
      </w:ins>
      <w:del w:id="32" w:author="Deepikaa Menon" w:date="2020-08-09T19:37:00Z">
        <w:r w:rsidRPr="00985115" w:rsidDel="000A0CBB">
          <w:rPr>
            <w:lang w:val="en-US"/>
          </w:rPr>
          <w:delText xml:space="preserve"> i</w:delText>
        </w:r>
      </w:del>
      <w:r w:rsidRPr="00985115">
        <w:rPr>
          <w:lang w:val="en-US"/>
        </w:rPr>
        <w:t>nvagination that eventually forms a vesicle</w:t>
      </w:r>
      <w:ins w:id="33" w:author="Deepikaa Menon" w:date="2020-08-10T19:07:00Z">
        <w:r w:rsidR="00C50FA8">
          <w:rPr>
            <w:lang w:val="en-US"/>
          </w:rPr>
          <w:t xml:space="preserve"> </w:t>
        </w:r>
        <w:r w:rsidR="00C50FA8">
          <w:rPr>
            <w:lang w:val="en-US"/>
          </w:rPr>
          <w:fldChar w:fldCharType="begin" w:fldLock="1"/>
        </w:r>
      </w:ins>
      <w:r w:rsidR="00E31F9C">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C50FA8">
        <w:rPr>
          <w:lang w:val="en-US"/>
        </w:rPr>
        <w:fldChar w:fldCharType="separate"/>
      </w:r>
      <w:r w:rsidR="00C50FA8" w:rsidRPr="00C50FA8">
        <w:rPr>
          <w:noProof/>
          <w:lang w:val="en-US"/>
        </w:rPr>
        <w:t>(Kaksonen and Roux 2018)</w:t>
      </w:r>
      <w:ins w:id="34" w:author="Deepikaa Menon" w:date="2020-08-10T19:07:00Z">
        <w:r w:rsidR="00C50FA8">
          <w:rPr>
            <w:lang w:val="en-US"/>
          </w:rPr>
          <w:fldChar w:fldCharType="end"/>
        </w:r>
      </w:ins>
      <w:r w:rsidRPr="00985115">
        <w:rPr>
          <w:lang w:val="en-US"/>
        </w:rPr>
        <w:t xml:space="preserve">. </w:t>
      </w:r>
      <w:r w:rsidRPr="00236C39">
        <w:rPr>
          <w:lang w:val="en-US"/>
        </w:rPr>
        <w:t xml:space="preserve">Forces that drive the transition from invagination to spherical vesicle in mammalian cells are provided by </w:t>
      </w:r>
      <w:del w:id="35" w:author="Deepikaa Menon" w:date="2020-08-09T19:46:00Z">
        <w:r w:rsidRPr="00236C39" w:rsidDel="00036E6F">
          <w:rPr>
            <w:lang w:val="en-US"/>
          </w:rPr>
          <w:delText>con</w:delText>
        </w:r>
        <w:r w:rsidR="00015E4B" w:rsidDel="00036E6F">
          <w:rPr>
            <w:lang w:val="en-US"/>
          </w:rPr>
          <w:delText>formation changes</w:delText>
        </w:r>
        <w:r w:rsidR="00CF1779" w:rsidDel="00036E6F">
          <w:rPr>
            <w:lang w:val="en-US"/>
          </w:rPr>
          <w:delText xml:space="preserve"> </w:delText>
        </w:r>
        <w:r w:rsidR="00CF1779" w:rsidDel="005C5F84">
          <w:rPr>
            <w:lang w:val="en-US"/>
          </w:rPr>
          <w:delText xml:space="preserve">   </w:delText>
        </w:r>
        <w:r w:rsidRPr="00236C39" w:rsidDel="005C5F84">
          <w:rPr>
            <w:lang w:val="en-US"/>
          </w:rPr>
          <w:delText xml:space="preserve"> </w:delText>
        </w:r>
        <w:r w:rsidRPr="00236C39" w:rsidDel="00036E6F">
          <w:rPr>
            <w:lang w:val="en-US"/>
          </w:rPr>
          <w:delText xml:space="preserve">of </w:delText>
        </w:r>
      </w:del>
      <w:r w:rsidRPr="00236C39">
        <w:rPr>
          <w:lang w:val="en-US"/>
        </w:rPr>
        <w:t xml:space="preserve">the </w:t>
      </w:r>
      <w:commentRangeStart w:id="36"/>
      <w:r w:rsidRPr="00236C39">
        <w:rPr>
          <w:lang w:val="en-US"/>
        </w:rPr>
        <w:t>GTPase Dynamin</w:t>
      </w:r>
      <w:commentRangeEnd w:id="36"/>
      <w:r w:rsidR="003E0045">
        <w:rPr>
          <w:rStyle w:val="CommentReference"/>
        </w:rPr>
        <w:commentReference w:id="36"/>
      </w:r>
      <w:ins w:id="37" w:author="Deepikaa Menon" w:date="2020-08-10T19:17:00Z">
        <w:r w:rsidR="00E31F9C">
          <w:rPr>
            <w:lang w:val="en-US"/>
          </w:rPr>
          <w:t xml:space="preserve"> </w:t>
        </w:r>
      </w:ins>
      <w:ins w:id="38" w:author="Deepikaa Menon" w:date="2020-08-10T19:18:00Z">
        <w:r w:rsidR="00E31F9C">
          <w:rPr>
            <w:lang w:val="en-US"/>
          </w:rPr>
          <w:fldChar w:fldCharType="begin" w:fldLock="1"/>
        </w:r>
      </w:ins>
      <w:r w:rsidR="00991995">
        <w:rPr>
          <w:lang w:val="en-US"/>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2","issue":"6","issued":{"date-parts":[["2009","12"]]},"language":"ENG","page":"811-822","title":"Coordinated actions of actin and BAR proteins upstream of dynamin at endocytic clathrin-coated pits","type":"article-journal","volume":"17"},"uris":["http://www.mendeley.com/documents/?uuid=c682018e-2c8e-4e50-b50c-56dfeb5b13f5"]},{"id":"ITEM-3","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3","issue":"21","issued":{"date-parts":[["2016","11","2"]]},"page":"2270-2284","title":"Membrane fission by dynamin: what we know and what we need to know","type":"article-journal","volume":"35"},"uris":["http://www.mendeley.com/documents/?uuid=74e44471-fe58-3c1d-a2c7-a5ebd35b684d"]},{"id":"ITEM-4","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4","issue":"6518","issued":{"date-parts":[["1995","3","9"]]},"page":"186-190","publisher":"Nature Publishing Group","title":"Tubular membrane invaginations coated by dynamin rings are induced by GTP-γS in nerve terminals","type":"article-journal","volume":"374"},"uris":["http://www.mendeley.com/documents/?uuid=994d48d5-2944-3706-aba0-3a04f39c9294"]}],"mendeley":{"formattedCitation":"(Grigliatti et al. 1973; Ferguson et al. 2009; Antonny et al. 2016; Takei et al. 1995)","plainTextFormattedCitation":"(Grigliatti et al. 1973; Ferguson et al. 2009; Antonny et al. 2016; Takei et al. 1995)","previouslyFormattedCitation":"(Grigliatti et al. 1973; Ferguson et al. 2009; Antonny et al. 2016; Takei et al. 1995)"},"properties":{"noteIndex":0},"schema":"https://github.com/citation-style-language/schema/raw/master/csl-citation.json"}</w:instrText>
      </w:r>
      <w:r w:rsidR="00E31F9C">
        <w:rPr>
          <w:lang w:val="en-US"/>
        </w:rPr>
        <w:fldChar w:fldCharType="separate"/>
      </w:r>
      <w:r w:rsidR="008C0DC8" w:rsidRPr="008C0DC8">
        <w:rPr>
          <w:noProof/>
          <w:lang w:val="en-US"/>
        </w:rPr>
        <w:t>(Grigliatti et al. 1973; Ferguson et al. 2009; Antonny et al. 2016; Takei et al. 1995)</w:t>
      </w:r>
      <w:ins w:id="39" w:author="Deepikaa Menon" w:date="2020-08-10T19:18:00Z">
        <w:r w:rsidR="00E31F9C">
          <w:rPr>
            <w:lang w:val="en-US"/>
          </w:rPr>
          <w:fldChar w:fldCharType="end"/>
        </w:r>
      </w:ins>
      <w:r w:rsidRPr="00236C39">
        <w:rPr>
          <w:lang w:val="en-US"/>
        </w:rPr>
        <w:t xml:space="preserve">. Dynamin is now known to </w:t>
      </w:r>
      <w:ins w:id="40" w:author="Deepikaa Menon" w:date="2020-08-09T19:42:00Z">
        <w:r w:rsidR="00F5560A">
          <w:rPr>
            <w:lang w:val="en-US"/>
          </w:rPr>
          <w:t xml:space="preserve">interact via its proline-rich-domains </w:t>
        </w:r>
      </w:ins>
      <w:r w:rsidRPr="00236C39">
        <w:rPr>
          <w:lang w:val="en-US"/>
        </w:rPr>
        <w:t xml:space="preserve">with </w:t>
      </w:r>
      <w:ins w:id="41" w:author="Deepikaa Menon" w:date="2020-08-09T19:42:00Z">
        <w:r w:rsidR="00F5560A">
          <w:rPr>
            <w:lang w:val="en-US"/>
          </w:rPr>
          <w:t>SH3 domains of</w:t>
        </w:r>
      </w:ins>
      <w:r w:rsidRPr="00236C39">
        <w:rPr>
          <w:lang w:val="en-US"/>
        </w:rPr>
        <w:t xml:space="preserve"> crescent-shaped N-BAR proteins</w:t>
      </w:r>
      <w:ins w:id="42" w:author="Deepikaa Menon" w:date="2020-08-09T19:42:00Z">
        <w:r w:rsidR="00F5560A">
          <w:rPr>
            <w:lang w:val="en-US"/>
          </w:rPr>
          <w:t xml:space="preserve"> like</w:t>
        </w:r>
      </w:ins>
      <w:r w:rsidRPr="00236C39">
        <w:rPr>
          <w:lang w:val="en-US"/>
        </w:rPr>
        <w:t xml:space="preserve"> Endophilin and </w:t>
      </w:r>
      <w:del w:id="43" w:author="Marko Kaksonen" w:date="2020-08-03T15:49:00Z">
        <w:r w:rsidRPr="00236C39" w:rsidDel="00924C59">
          <w:rPr>
            <w:lang w:val="en-US"/>
          </w:rPr>
          <w:delText xml:space="preserve">Amphyphysin </w:delText>
        </w:r>
      </w:del>
      <w:proofErr w:type="spellStart"/>
      <w:ins w:id="44" w:author="Marko Kaksonen" w:date="2020-08-03T15:49:00Z">
        <w:r w:rsidR="00924C59" w:rsidRPr="00236C39">
          <w:rPr>
            <w:lang w:val="en-US"/>
          </w:rPr>
          <w:t>Amph</w:t>
        </w:r>
        <w:r w:rsidR="00924C59">
          <w:rPr>
            <w:lang w:val="en-US"/>
          </w:rPr>
          <w:t>i</w:t>
        </w:r>
        <w:r w:rsidR="00924C59" w:rsidRPr="00236C39">
          <w:rPr>
            <w:lang w:val="en-US"/>
          </w:rPr>
          <w:t>physin</w:t>
        </w:r>
      </w:ins>
      <w:proofErr w:type="spellEnd"/>
      <w:ins w:id="45" w:author="Deepikaa Menon" w:date="2020-08-10T20:26:00Z">
        <w:r w:rsidR="0051255E">
          <w:rPr>
            <w:lang w:val="en-US"/>
          </w:rPr>
          <w:t xml:space="preserve"> </w:t>
        </w:r>
      </w:ins>
      <w:r w:rsidR="0051255E">
        <w:rPr>
          <w:lang w:val="en-US"/>
        </w:rPr>
        <w:fldChar w:fldCharType="begin" w:fldLock="1"/>
      </w:r>
      <w:r w:rsidR="00F2213F">
        <w:rPr>
          <w:lang w:val="en-US"/>
        </w:rPr>
        <w:instrText>ADDIN CSL_CITATION {"citationItems":[{"id":"ITEM-1","itemData":{"DOI":"10.1074/JBC.272.20.13419","ISSN":"0021-9258","PMID":"9148966","abstract":"Amphiphysin is an SH3 domain-containing neuronal protein that is highly concentrated in nerve terminals where it interacts via its SH3 domain with dynamin I, a GTPase implicated in synaptic vesicle endocytosis. We show here that the SH3 domain of amphiphysin, but not a mutant SH3 domain, bound with high affinity to a single site in the long proline-rich region of human dynamin I, that this site was distinct from the binding sites for other SH3 domains, and that the mutation of two adjacent amino acids in dynamin I was sufficient to abolish binding. The dynamin I sequence critically required for amphiphysin binding (PSRPNR) fits in the novel SH3 binding consensus identified for the SH3 domain of amphiphysin via a combinatorial peptide library approach: PXRPXR(H)R(H). Our data demonstrate that the long proline-rich stretch present in dynamin I contained multiple SH3 domain binding sites that recognize interacting proteins with high specificity.","author":[{"dropping-particle":"","family":"Grabs","given":"D","non-dropping-particle":"","parse-names":false,"suffix":""},{"dropping-particle":"","family":"Slepnev","given":"V I","non-dropping-particle":"","parse-names":false,"suffix":""},{"dropping-particle":"","family":"Songyang","given":"Z","non-dropping-particle":"","parse-names":false,"suffix":""},{"dropping-particle":"","family":"David","given":"C","non-dropping-particle":"","parse-names":false,"suffix":""},{"dropping-particle":"","family":"Lynch","given":"M","non-dropping-particle":"","parse-names":false,"suffix":""},{"dropping-particle":"","family":"Cantley","given":"L C","non-dropping-particle":"","parse-names":false,"suffix":""},{"dropping-particle":"","family":"Camilli","given":"P","non-dropping-particle":"De","parse-names":false,"suffix":""}],"container-title":"The Journal of biological chemistry","id":"ITEM-1","issue":"20","issued":{"date-parts":[["1997","5","16"]]},"page":"13419-25","publisher":"American Society for Biochemistry and Molecular Biology","title":"The SH3 domain of amphiphysin binds the proline-rich domain of dynamin at a single site that defines a new SH3 binding consensus sequence.","type":"article-journal","volume":"272"},"uris":["http://www.mendeley.com/documents/?uuid=e2e948f6-2f4d-3887-a5fe-acf0103a22f3"]},{"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a35d78c8-29e8-31e8-9a4a-08ed14deeb27"]},{"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3af3e64c-412a-3ef0-a331-93a1322af736"]},{"id":"ITEM-4","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w:instrText>
      </w:r>
      <w:r w:rsidR="00F2213F" w:rsidRPr="005B03E8">
        <w:instrText>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15"]]},"page":"193-200","publisher":"Rockefeller University Press","title":"Generation of high curvature membranes mediated by direct endophilin bilayer interactions.","type":"article-journal","volume":"155"},"uris":["http://www.mendeley.com/documents/?uuid=889a7f00-1a85-3061-bbab-380d6dde22b7"]}],"mendeley":{"formattedCitation":"(Grabs et al. 1997; Cestra et al. 1999; Meinecke et al. 2013; Farsad et al. 2001)","plainTextFormattedCitation":"(Grabs et al. 1997; Cestra et al. 1999; Meinecke et al. 2013; Farsad et al. 2001)","previouslyFormattedCitation":"(Grabs et al. 1997; Cestra et al. 1999; Meinecke et al. 2013; Farsad et al. 2001)"},"properties":{"noteIndex":0},"schema":"https://github.com/citation-style-language/schema/raw/master/csl-citation.json"}</w:instrText>
      </w:r>
      <w:r w:rsidR="0051255E">
        <w:rPr>
          <w:lang w:val="en-US"/>
        </w:rPr>
        <w:fldChar w:fldCharType="separate"/>
      </w:r>
      <w:r w:rsidR="00F2213F" w:rsidRPr="00F2213F">
        <w:rPr>
          <w:noProof/>
        </w:rPr>
        <w:t>(Grabs et al. 1997; Cestra et al. 1999; Meinecke et al. 2013; Farsad et al. 2001)</w:t>
      </w:r>
      <w:ins w:id="46" w:author="Deepikaa Menon" w:date="2020-08-10T20:27:00Z">
        <w:r w:rsidR="0051255E">
          <w:rPr>
            <w:lang w:val="en-US"/>
          </w:rPr>
          <w:fldChar w:fldCharType="end"/>
        </w:r>
      </w:ins>
      <w:r w:rsidRPr="005B03E8">
        <w:t>.</w:t>
      </w:r>
      <w:ins w:id="47" w:author="Deepikaa Menon" w:date="2020-08-09T19:46:00Z">
        <w:r w:rsidR="00036E6F" w:rsidRPr="005B03E8">
          <w:t xml:space="preserve"> </w:t>
        </w:r>
      </w:ins>
      <w:proofErr w:type="spellStart"/>
      <w:ins w:id="48" w:author="Deepikaa Menon" w:date="2020-08-10T20:48:00Z">
        <w:r w:rsidR="00793043">
          <w:rPr>
            <w:lang w:val="en-US"/>
          </w:rPr>
          <w:t>Confromation</w:t>
        </w:r>
      </w:ins>
      <w:proofErr w:type="spellEnd"/>
      <w:ins w:id="49" w:author="Deepikaa Menon" w:date="2020-08-09T19:46:00Z">
        <w:r w:rsidR="00036E6F">
          <w:rPr>
            <w:lang w:val="en-US"/>
          </w:rPr>
          <w:t xml:space="preserve"> changes </w:t>
        </w:r>
      </w:ins>
      <w:ins w:id="50" w:author="Deepikaa Menon" w:date="2020-08-09T19:47:00Z">
        <w:r w:rsidR="00036E6F">
          <w:rPr>
            <w:lang w:val="en-US"/>
          </w:rPr>
          <w:t xml:space="preserve">of Dynamin </w:t>
        </w:r>
      </w:ins>
      <w:ins w:id="51" w:author="Deepikaa Menon" w:date="2020-08-09T19:54:00Z">
        <w:r w:rsidR="00353977">
          <w:rPr>
            <w:lang w:val="en-US"/>
          </w:rPr>
          <w:t>molecules recruited to an</w:t>
        </w:r>
      </w:ins>
      <w:ins w:id="52" w:author="Deepikaa Menon" w:date="2020-08-09T19:47:00Z">
        <w:r w:rsidR="00036E6F">
          <w:rPr>
            <w:lang w:val="en-US"/>
          </w:rPr>
          <w:t xml:space="preserve"> N-BAR scaffold cause </w:t>
        </w:r>
      </w:ins>
      <w:ins w:id="53" w:author="Deepikaa Menon" w:date="2020-08-09T19:50:00Z">
        <w:r w:rsidR="00851777">
          <w:rPr>
            <w:lang w:val="en-US"/>
          </w:rPr>
          <w:t xml:space="preserve">constriction of </w:t>
        </w:r>
      </w:ins>
      <w:ins w:id="54" w:author="Deepikaa Menon" w:date="2020-08-09T19:51:00Z">
        <w:r w:rsidR="00851777">
          <w:rPr>
            <w:lang w:val="en-US"/>
          </w:rPr>
          <w:t>the unde</w:t>
        </w:r>
      </w:ins>
      <w:ins w:id="55" w:author="Deepikaa Menon" w:date="2020-08-09T19:52:00Z">
        <w:r w:rsidR="00851777">
          <w:rPr>
            <w:lang w:val="en-US"/>
          </w:rPr>
          <w:t xml:space="preserve">rlying </w:t>
        </w:r>
      </w:ins>
      <w:ins w:id="56" w:author="Deepikaa Menon" w:date="2020-08-09T19:51:00Z">
        <w:r w:rsidR="00851777">
          <w:rPr>
            <w:lang w:val="en-US"/>
          </w:rPr>
          <w:t xml:space="preserve">invaginated membrane, resulting in </w:t>
        </w:r>
      </w:ins>
      <w:ins w:id="57" w:author="Deepikaa Menon" w:date="2020-08-09T19:47:00Z">
        <w:r w:rsidR="00036E6F">
          <w:rPr>
            <w:lang w:val="en-US"/>
          </w:rPr>
          <w:t xml:space="preserve">vesicle </w:t>
        </w:r>
      </w:ins>
      <w:ins w:id="58" w:author="Deepikaa Menon" w:date="2020-08-09T19:54:00Z">
        <w:r w:rsidR="00621D01">
          <w:rPr>
            <w:lang w:val="en-US"/>
          </w:rPr>
          <w:t>formatio</w:t>
        </w:r>
      </w:ins>
      <w:ins w:id="59" w:author="Deepikaa Menon" w:date="2020-08-10T20:22:00Z">
        <w:r w:rsidR="007D45DE">
          <w:rPr>
            <w:lang w:val="en-US"/>
          </w:rPr>
          <w:t xml:space="preserve">n </w:t>
        </w:r>
        <w:r w:rsidR="007D45DE">
          <w:rPr>
            <w:lang w:val="en-US"/>
          </w:rPr>
          <w:fldChar w:fldCharType="begin" w:fldLock="1"/>
        </w:r>
      </w:ins>
      <w:r w:rsidR="0022254E">
        <w:rPr>
          <w:lang w:val="en-US"/>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id":"ITEM-2","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2","issue":"10","issued":{"date-parts":[["2001","10","1"]]},"page":"922-926","publisher":"Nature Publishing Group","title":"Three-dimensional reconstruction of dynamin in the constricted state","type":"article-journal","volume":"3"},"uris":["http://www.mendeley.com/documents/?uuid=cf34a2d5-1617-325c-9a73-79e2d45fe225"]},{"id":"ITEM-3","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3","issue":"5310","issued":{"date-parts":[["1997","4","11"]]},"page":"259-63","title":"Synaptic vesicle endocytosis impaired by disruption of dynamin-SH3 domain interactions.","type":"article-journal","volume":"276"},"uris":["http://www.mendeley.com/documents/?uuid=458075b2-3705-3663-8ddc-38c391e19ae1"]}],"mendeley":{"formattedCitation":"(Zhao et al. 2016; Zhang and Hinshaw 2001; Shupliakov et al. 1997)","plainTextFormattedCitation":"(Zhao et al. 2016; Zhang and Hinshaw 2001; Shupliakov et al. 1997)","previouslyFormattedCitation":"(Zhao et al. 2016; Zhang and Hinshaw 2001; Shupliakov et al. 1997)"},"properties":{"noteIndex":0},"schema":"https://github.com/citation-style-language/schema/raw/master/csl-citation.json"}</w:instrText>
      </w:r>
      <w:r w:rsidR="007D45DE">
        <w:rPr>
          <w:lang w:val="en-US"/>
        </w:rPr>
        <w:fldChar w:fldCharType="separate"/>
      </w:r>
      <w:r w:rsidR="00EE37D2" w:rsidRPr="00EE37D2">
        <w:rPr>
          <w:noProof/>
          <w:lang w:val="en-US"/>
        </w:rPr>
        <w:t>(Zhao et al. 2016; Zhang and Hinshaw 2001; Shupliakov et al. 1997)</w:t>
      </w:r>
      <w:ins w:id="60" w:author="Deepikaa Menon" w:date="2020-08-10T20:22:00Z">
        <w:r w:rsidR="007D45DE">
          <w:rPr>
            <w:lang w:val="en-US"/>
          </w:rPr>
          <w:fldChar w:fldCharType="end"/>
        </w:r>
      </w:ins>
      <w:ins w:id="61" w:author="Deepikaa Menon" w:date="2020-08-09T19:47:00Z">
        <w:r w:rsidR="00036E6F">
          <w:rPr>
            <w:lang w:val="en-US"/>
          </w:rPr>
          <w:t>.</w:t>
        </w:r>
      </w:ins>
      <w:r w:rsidR="00C743F8" w:rsidRPr="00C743F8">
        <w:rPr>
          <w:lang w:val="en-US"/>
        </w:rPr>
        <w:t xml:space="preserve"> </w:t>
      </w:r>
    </w:p>
    <w:p w14:paraId="599BF7E0" w14:textId="77777777" w:rsidR="000C4A73" w:rsidRDefault="000C4A73" w:rsidP="00985115">
      <w:pPr>
        <w:rPr>
          <w:ins w:id="62" w:author="Deepikaa Menon" w:date="2020-08-09T19:53:00Z"/>
          <w:lang w:val="en-US"/>
        </w:rPr>
      </w:pPr>
    </w:p>
    <w:p w14:paraId="08FA3BA6" w14:textId="4CB05F53" w:rsidR="00C50D0E" w:rsidRDefault="00F5560A" w:rsidP="00985115">
      <w:pPr>
        <w:rPr>
          <w:ins w:id="63" w:author="Deepikaa Menon" w:date="2020-08-09T20:18:00Z"/>
          <w:lang w:val="en-US"/>
        </w:rPr>
      </w:pPr>
      <w:ins w:id="64" w:author="Deepikaa Menon" w:date="2020-08-09T19:42:00Z">
        <w:r>
          <w:rPr>
            <w:lang w:val="en-US"/>
          </w:rPr>
          <w:t xml:space="preserve">In yeast, </w:t>
        </w:r>
      </w:ins>
      <w:ins w:id="65" w:author="Deepikaa Menon" w:date="2020-08-09T19:43:00Z">
        <w:r>
          <w:rPr>
            <w:lang w:val="en-US"/>
          </w:rPr>
          <w:t xml:space="preserve">CME is the only pathway for uptake of cargo, and comprises of </w:t>
        </w:r>
      </w:ins>
      <w:ins w:id="66" w:author="Deepikaa Menon" w:date="2020-08-09T19:52:00Z">
        <w:r w:rsidR="000C4A73">
          <w:rPr>
            <w:lang w:val="en-US"/>
          </w:rPr>
          <w:t>a</w:t>
        </w:r>
      </w:ins>
      <w:ins w:id="67" w:author="Deepikaa Menon" w:date="2020-08-09T19:43:00Z">
        <w:r>
          <w:rPr>
            <w:lang w:val="en-US"/>
          </w:rPr>
          <w:t xml:space="preserve"> similar process as in mammalian cells. M</w:t>
        </w:r>
      </w:ins>
      <w:ins w:id="68" w:author="Deepikaa Menon" w:date="2020-08-09T19:45:00Z">
        <w:r w:rsidR="009873F1">
          <w:rPr>
            <w:lang w:val="en-US"/>
          </w:rPr>
          <w:t>ost</w:t>
        </w:r>
      </w:ins>
      <w:ins w:id="69" w:author="Deepikaa Menon" w:date="2020-08-09T19:43:00Z">
        <w:r>
          <w:rPr>
            <w:lang w:val="en-US"/>
          </w:rPr>
          <w:t xml:space="preserve"> mammalian </w:t>
        </w:r>
      </w:ins>
      <w:ins w:id="70" w:author="Deepikaa Menon" w:date="2020-08-09T19:44:00Z">
        <w:r>
          <w:rPr>
            <w:lang w:val="en-US"/>
          </w:rPr>
          <w:t>CME proteins have homologues in yeast</w:t>
        </w:r>
      </w:ins>
      <w:ins w:id="71" w:author="Deepikaa Menon" w:date="2020-08-09T19:54:00Z">
        <w:r w:rsidR="00F408A8">
          <w:rPr>
            <w:lang w:val="en-US"/>
          </w:rPr>
          <w:t>:</w:t>
        </w:r>
      </w:ins>
      <w:ins w:id="72" w:author="Deepikaa Menon" w:date="2020-08-09T19:44:00Z">
        <w:r>
          <w:rPr>
            <w:lang w:val="en-US"/>
          </w:rPr>
          <w:t xml:space="preserve"> th</w:t>
        </w:r>
      </w:ins>
      <w:ins w:id="73" w:author="Deepikaa Menon" w:date="2020-08-09T19:45:00Z">
        <w:r w:rsidR="009873F1">
          <w:rPr>
            <w:lang w:val="en-US"/>
          </w:rPr>
          <w:t>ese proteins</w:t>
        </w:r>
      </w:ins>
      <w:ins w:id="74" w:author="Deepikaa Menon" w:date="2020-08-09T19:44:00Z">
        <w:r>
          <w:rPr>
            <w:lang w:val="en-US"/>
          </w:rPr>
          <w:t xml:space="preserve"> drive the establishment of endocytic sites, </w:t>
        </w:r>
      </w:ins>
      <w:ins w:id="75" w:author="Deepikaa Menon" w:date="2020-08-09T19:55:00Z">
        <w:r w:rsidR="00F408A8">
          <w:rPr>
            <w:lang w:val="en-US"/>
          </w:rPr>
          <w:t xml:space="preserve">form the mechanical link between membrane and actin proteins, </w:t>
        </w:r>
      </w:ins>
      <w:ins w:id="76" w:author="Deepikaa Menon" w:date="2020-08-09T19:54:00Z">
        <w:r w:rsidR="00F408A8">
          <w:rPr>
            <w:lang w:val="en-US"/>
          </w:rPr>
          <w:t xml:space="preserve">Actin </w:t>
        </w:r>
      </w:ins>
      <w:ins w:id="77" w:author="Deepikaa Menon" w:date="2020-08-09T19:55:00Z">
        <w:r w:rsidR="00F408A8">
          <w:rPr>
            <w:lang w:val="en-US"/>
          </w:rPr>
          <w:t xml:space="preserve">nucleation and polymerization </w:t>
        </w:r>
      </w:ins>
      <w:ins w:id="78" w:author="Deepikaa Menon" w:date="2020-08-09T19:56:00Z">
        <w:r w:rsidR="00F408A8">
          <w:rPr>
            <w:lang w:val="en-US"/>
          </w:rPr>
          <w:t xml:space="preserve">then </w:t>
        </w:r>
      </w:ins>
      <w:ins w:id="79" w:author="Deepikaa Menon" w:date="2020-08-09T19:55:00Z">
        <w:r w:rsidR="00F408A8">
          <w:rPr>
            <w:lang w:val="en-US"/>
          </w:rPr>
          <w:t xml:space="preserve">drives the </w:t>
        </w:r>
      </w:ins>
      <w:ins w:id="80" w:author="Deepikaa Menon" w:date="2020-08-09T19:54:00Z">
        <w:r w:rsidR="00F408A8">
          <w:rPr>
            <w:lang w:val="en-US"/>
          </w:rPr>
          <w:t>formation</w:t>
        </w:r>
      </w:ins>
      <w:ins w:id="81" w:author="Deepikaa Menon" w:date="2020-08-09T19:44:00Z">
        <w:r>
          <w:rPr>
            <w:lang w:val="en-US"/>
          </w:rPr>
          <w:t xml:space="preserve"> tubular invagination</w:t>
        </w:r>
      </w:ins>
      <w:ins w:id="82" w:author="Deepikaa Menon" w:date="2020-08-09T19:45:00Z">
        <w:r w:rsidR="009873F1">
          <w:rPr>
            <w:lang w:val="en-US"/>
          </w:rPr>
          <w:t>s</w:t>
        </w:r>
      </w:ins>
      <w:ins w:id="83" w:author="Deepikaa Menon" w:date="2020-08-09T19:44:00Z">
        <w:r>
          <w:rPr>
            <w:lang w:val="en-US"/>
          </w:rPr>
          <w:t>, and eventually cargo-filled vesicle</w:t>
        </w:r>
      </w:ins>
      <w:ins w:id="84" w:author="Deepikaa Menon" w:date="2020-08-09T19:45:00Z">
        <w:r w:rsidR="009873F1">
          <w:rPr>
            <w:lang w:val="en-US"/>
          </w:rPr>
          <w:t>s</w:t>
        </w:r>
      </w:ins>
      <w:ins w:id="85" w:author="Deepikaa Menon" w:date="2020-08-09T19:44:00Z">
        <w:r>
          <w:rPr>
            <w:lang w:val="en-US"/>
          </w:rPr>
          <w:t xml:space="preserve"> </w:t>
        </w:r>
      </w:ins>
      <w:ins w:id="86" w:author="Deepikaa Menon" w:date="2020-08-09T19:55:00Z">
        <w:r w:rsidR="00F408A8">
          <w:rPr>
            <w:lang w:val="en-US"/>
          </w:rPr>
          <w:t>are formed</w:t>
        </w:r>
      </w:ins>
      <w:ins w:id="87" w:author="Deepikaa Menon" w:date="2020-08-10T20:37:00Z">
        <w:r w:rsidR="00991995">
          <w:rPr>
            <w:lang w:val="en-US"/>
          </w:rPr>
          <w:t xml:space="preserve"> </w:t>
        </w:r>
      </w:ins>
      <w:ins w:id="88" w:author="Deepikaa Menon" w:date="2020-08-10T20:38:00Z">
        <w:r w:rsidR="00991995">
          <w:rPr>
            <w:lang w:val="en-US"/>
          </w:rPr>
          <w:fldChar w:fldCharType="begin" w:fldLock="1"/>
        </w:r>
      </w:ins>
      <w:r w:rsidR="00EE37D2">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991995">
        <w:rPr>
          <w:lang w:val="en-US"/>
        </w:rPr>
        <w:fldChar w:fldCharType="separate"/>
      </w:r>
      <w:r w:rsidR="00991995" w:rsidRPr="00991995">
        <w:rPr>
          <w:noProof/>
          <w:lang w:val="en-US"/>
        </w:rPr>
        <w:t>(Kaksonen and Roux 2018)</w:t>
      </w:r>
      <w:ins w:id="89" w:author="Deepikaa Menon" w:date="2020-08-10T20:38:00Z">
        <w:r w:rsidR="00991995">
          <w:rPr>
            <w:lang w:val="en-US"/>
          </w:rPr>
          <w:fldChar w:fldCharType="end"/>
        </w:r>
      </w:ins>
      <w:ins w:id="90" w:author="Deepikaa Menon" w:date="2020-08-09T19:44:00Z">
        <w:r>
          <w:rPr>
            <w:lang w:val="en-US"/>
          </w:rPr>
          <w:t>.</w:t>
        </w:r>
      </w:ins>
      <w:ins w:id="91" w:author="Deepikaa Menon" w:date="2020-08-09T19:42:00Z">
        <w:r>
          <w:rPr>
            <w:lang w:val="en-US"/>
          </w:rPr>
          <w:t xml:space="preserve"> </w:t>
        </w:r>
      </w:ins>
      <w:ins w:id="92" w:author="Deepikaa Menon" w:date="2020-08-09T19:56:00Z">
        <w:r w:rsidR="00A230E2">
          <w:rPr>
            <w:lang w:val="en-US"/>
          </w:rPr>
          <w:t>The role of Dynamin in this process has been debated:  y</w:t>
        </w:r>
      </w:ins>
      <w:del w:id="93" w:author="Deepikaa Menon" w:date="2020-08-09T19:56:00Z">
        <w:r w:rsidR="00C743F8" w:rsidDel="00A230E2">
          <w:rPr>
            <w:lang w:val="en-US"/>
          </w:rPr>
          <w:delText>Y</w:delText>
        </w:r>
      </w:del>
      <w:r w:rsidR="00C743F8">
        <w:rPr>
          <w:lang w:val="en-US"/>
        </w:rPr>
        <w:t xml:space="preserve">east dynamin </w:t>
      </w:r>
      <w:commentRangeStart w:id="94"/>
      <w:r w:rsidR="00C743F8">
        <w:rPr>
          <w:lang w:val="en-US"/>
        </w:rPr>
        <w:t xml:space="preserve">Vps1 </w:t>
      </w:r>
      <w:commentRangeEnd w:id="94"/>
      <w:r w:rsidR="0031723D">
        <w:rPr>
          <w:rStyle w:val="CommentReference"/>
        </w:rPr>
        <w:commentReference w:id="94"/>
      </w:r>
      <w:r w:rsidR="00C743F8">
        <w:rPr>
          <w:lang w:val="en-US"/>
        </w:rPr>
        <w:t>has</w:t>
      </w:r>
      <w:ins w:id="95" w:author="Deepikaa Menon" w:date="2020-08-09T19:56:00Z">
        <w:r w:rsidR="00F8692E">
          <w:rPr>
            <w:lang w:val="en-US"/>
          </w:rPr>
          <w:t xml:space="preserve"> a</w:t>
        </w:r>
      </w:ins>
      <w:ins w:id="96" w:author="Deepikaa Menon" w:date="2020-08-09T20:04:00Z">
        <w:r w:rsidR="00272FBB">
          <w:rPr>
            <w:lang w:val="en-US"/>
          </w:rPr>
          <w:t xml:space="preserve"> major</w:t>
        </w:r>
      </w:ins>
      <w:ins w:id="97" w:author="Deepikaa Menon" w:date="2020-08-09T19:56:00Z">
        <w:r w:rsidR="00F8692E">
          <w:rPr>
            <w:lang w:val="en-US"/>
          </w:rPr>
          <w:t xml:space="preserve"> role</w:t>
        </w:r>
      </w:ins>
      <w:ins w:id="98" w:author="Deepikaa Menon" w:date="2020-08-09T20:03:00Z">
        <w:r w:rsidR="005B6FF9">
          <w:rPr>
            <w:lang w:val="en-US"/>
          </w:rPr>
          <w:t xml:space="preserve"> the </w:t>
        </w:r>
        <w:proofErr w:type="spellStart"/>
        <w:r w:rsidR="005B6FF9">
          <w:rPr>
            <w:lang w:val="en-US"/>
          </w:rPr>
          <w:t>golgi</w:t>
        </w:r>
        <w:proofErr w:type="spellEnd"/>
        <w:r w:rsidR="005B6FF9">
          <w:rPr>
            <w:lang w:val="en-US"/>
          </w:rPr>
          <w:t xml:space="preserve"> trafficking pathway</w:t>
        </w:r>
      </w:ins>
      <w:ins w:id="99" w:author="Deepikaa Menon" w:date="2020-08-10T20:48:00Z">
        <w:r w:rsidR="0022254E">
          <w:rPr>
            <w:lang w:val="en-US"/>
          </w:rPr>
          <w:t xml:space="preserve"> </w:t>
        </w:r>
      </w:ins>
      <w:ins w:id="100" w:author="Deepikaa Menon" w:date="2020-08-10T20:49:00Z">
        <w:r w:rsidR="0022254E">
          <w:rPr>
            <w:lang w:val="en-US"/>
          </w:rPr>
          <w:fldChar w:fldCharType="begin" w:fldLock="1"/>
        </w:r>
      </w:ins>
      <w:r w:rsidR="0022254E">
        <w:rPr>
          <w:lang w:val="en-US"/>
        </w:rPr>
        <w:instrText>ADDIN CSL_CITATION {"citationItems":[{"id":"ITEM-1","itemData":{"DOI":"10.1016/0092-8674(90)90070-U","ISSN":"0092-8674","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oel H.","non-dropping-particle":"","parse-names":false,"suffix":""},{"dropping-particle":"","family":"Raymond","given":"Christopher K.","non-dropping-particle":"","parse-names":false,"suffix":""},{"dropping-particle":"","family":"Gilbert","given":"Teresa","non-dropping-particle":"","parse-names":false,"suffix":""},{"dropping-particle":"","family":"O'Hara","given":"Patrick J.","non-dropping-particle":"","parse-names":false,"suffix":""},{"dropping-particle":"","family":"Stevens","given":"Tom H.","non-dropping-particle":"","parse-names":false,"suffix":""}],"container-title":"Cell","id":"ITEM-1","issue":"6","issued":{"date-parts":[["1990","6","15"]]},"page":"1063-1074","publisher":"Cell Press","title":"A putative GTP binding protein homologous to interferon-inducible Mx proteins performs an essential function in yeast protein sorting","type":"article-journal","volume":"61"},"uris":["http://www.mendeley.com/documents/?uuid=b1c8e680-cf47-372f-8997-c8375005649a"]},{"id":"ITEM-2","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2","issue":"5","issued":{"date-parts":[["2004","11","24"]]},"page":"667-78","publisher":"Elsevier","title":"Mutual control of membrane fission and fusion proteins.","type":"article-journal","volume":"119"},"uris":["http://www.mendeley.com/documents/?uuid=8e9898fe-3cd3-351f-adfb-175fcdd47fca"]},{"id":"ITEM-3","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3","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Rothman et al. 1990; Peters et al. 2004; Hoepfner et al. 2001)","plainTextFormattedCitation":"(Rothman et al. 1990; Peters et al. 2004; Hoepfner et al. 2001)","previouslyFormattedCitation":"(Rothman et al. 1990; Peters et al. 2004; Hoepfner et al. 2001)"},"properties":{"noteIndex":0},"schema":"https://github.com/citation-style-language/schema/raw/master/csl-citation.json"}</w:instrText>
      </w:r>
      <w:r w:rsidR="0022254E">
        <w:rPr>
          <w:lang w:val="en-US"/>
        </w:rPr>
        <w:fldChar w:fldCharType="separate"/>
      </w:r>
      <w:r w:rsidR="0022254E" w:rsidRPr="0022254E">
        <w:rPr>
          <w:noProof/>
          <w:lang w:val="en-US"/>
        </w:rPr>
        <w:t>(Rothman et al. 1990; Peters et al. 2004; Hoepfner et al. 2001)</w:t>
      </w:r>
      <w:ins w:id="101" w:author="Deepikaa Menon" w:date="2020-08-10T20:49:00Z">
        <w:r w:rsidR="0022254E">
          <w:rPr>
            <w:lang w:val="en-US"/>
          </w:rPr>
          <w:fldChar w:fldCharType="end"/>
        </w:r>
      </w:ins>
      <w:ins w:id="102" w:author="Deepikaa Menon" w:date="2020-08-09T20:03:00Z">
        <w:r w:rsidR="005B6FF9">
          <w:rPr>
            <w:lang w:val="en-US"/>
          </w:rPr>
          <w:t>, and</w:t>
        </w:r>
      </w:ins>
      <w:r w:rsidR="00C743F8">
        <w:rPr>
          <w:lang w:val="en-US"/>
        </w:rPr>
        <w:t xml:space="preserve"> been proposed to interact with endocytic proteins</w:t>
      </w:r>
      <w:ins w:id="103" w:author="Deepikaa Menon" w:date="2020-08-10T20:49:00Z">
        <w:r w:rsidR="0022254E">
          <w:rPr>
            <w:lang w:val="en-US"/>
          </w:rPr>
          <w:t xml:space="preserve"> </w:t>
        </w:r>
      </w:ins>
      <w:ins w:id="104" w:author="Deepikaa Menon" w:date="2020-08-10T20:50:00Z">
        <w:r w:rsidR="0022254E">
          <w:rPr>
            <w:lang w:val="en-US"/>
          </w:rPr>
          <w:fldChar w:fldCharType="begin" w:fldLock="1"/>
        </w:r>
      </w:ins>
      <w:r w:rsidR="0058743F">
        <w:rPr>
          <w:lang w:val="en-US"/>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page":"499-508","title":"The yeast dynamin-like protein Vps1:vps1 mutations perturb the internalization and the motility of endocytic vesicles and endosomes via disorganization of the actin cytoskeleton","type":"article-journal","volume":"89"},"uris":["http://www.mendeley.com/documents/?uuid=4095e1b4-546d-31a4-bedf-c67e8a928355"]},{"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mendeley":{"formattedCitation":"(Nannapaneni et al. 2010; Yu 2004)","plainTextFormattedCitation":"(Nannapaneni et al. 2010; Yu 2004)","previouslyFormattedCitation":"(Nannapaneni et al. 2010; Yu 2004)"},"properties":{"noteIndex":0},"schema":"https://github.com/citation-style-language/schema/raw/master/csl-citation.json"}</w:instrText>
      </w:r>
      <w:r w:rsidR="0022254E">
        <w:rPr>
          <w:lang w:val="en-US"/>
        </w:rPr>
        <w:fldChar w:fldCharType="separate"/>
      </w:r>
      <w:r w:rsidR="0058743F" w:rsidRPr="0058743F">
        <w:rPr>
          <w:noProof/>
          <w:lang w:val="en-US"/>
        </w:rPr>
        <w:t>(Nannapaneni et al. 2010; Yu 2004)</w:t>
      </w:r>
      <w:ins w:id="105" w:author="Deepikaa Menon" w:date="2020-08-10T20:50:00Z">
        <w:r w:rsidR="0022254E">
          <w:rPr>
            <w:lang w:val="en-US"/>
          </w:rPr>
          <w:fldChar w:fldCharType="end"/>
        </w:r>
      </w:ins>
      <w:del w:id="106" w:author="Deepikaa Menon" w:date="2020-08-09T20:04:00Z">
        <w:r w:rsidR="00C743F8" w:rsidDel="00E17D01">
          <w:rPr>
            <w:lang w:val="en-US"/>
          </w:rPr>
          <w:delText>, although</w:delText>
        </w:r>
      </w:del>
      <w:del w:id="107" w:author="Deepikaa Menon" w:date="2020-08-09T20:03:00Z">
        <w:r w:rsidR="00C743F8" w:rsidDel="00272FBB">
          <w:rPr>
            <w:lang w:val="en-US"/>
          </w:rPr>
          <w:delText xml:space="preserve"> the</w:delText>
        </w:r>
      </w:del>
      <w:del w:id="108" w:author="Deepikaa Menon" w:date="2020-08-09T20:04:00Z">
        <w:r w:rsidR="00C743F8" w:rsidDel="00E17D01">
          <w:rPr>
            <w:lang w:val="en-US"/>
          </w:rPr>
          <w:delText xml:space="preserve"> its</w:delText>
        </w:r>
      </w:del>
      <w:ins w:id="109" w:author="Deepikaa Menon" w:date="2020-08-09T20:04:00Z">
        <w:r w:rsidR="00E17D01">
          <w:rPr>
            <w:lang w:val="en-US"/>
          </w:rPr>
          <w:t>.</w:t>
        </w:r>
      </w:ins>
      <w:ins w:id="110" w:author="Deepikaa Menon" w:date="2020-08-09T20:05:00Z">
        <w:r w:rsidR="00C50F8B">
          <w:rPr>
            <w:lang w:val="en-US"/>
          </w:rPr>
          <w:t xml:space="preserve"> Its importance in CME vesicle</w:t>
        </w:r>
      </w:ins>
      <w:del w:id="111" w:author="Deepikaa Menon" w:date="2020-08-09T20:05:00Z">
        <w:r w:rsidR="00C743F8" w:rsidDel="00C50F8B">
          <w:rPr>
            <w:lang w:val="en-US"/>
          </w:rPr>
          <w:delText xml:space="preserve"> role in the</w:delText>
        </w:r>
      </w:del>
      <w:r w:rsidR="00C743F8">
        <w:rPr>
          <w:lang w:val="en-US"/>
        </w:rPr>
        <w:t xml:space="preserve"> scission</w:t>
      </w:r>
      <w:del w:id="112" w:author="Deepikaa Menon" w:date="2020-08-09T20:05:00Z">
        <w:r w:rsidR="00C743F8" w:rsidDel="00C50F8B">
          <w:rPr>
            <w:lang w:val="en-US"/>
          </w:rPr>
          <w:delText xml:space="preserve"> process</w:delText>
        </w:r>
      </w:del>
      <w:r w:rsidR="00C743F8">
        <w:rPr>
          <w:lang w:val="en-US"/>
        </w:rPr>
        <w:t xml:space="preserve"> is </w:t>
      </w:r>
      <w:ins w:id="113" w:author="Deepikaa Menon" w:date="2020-08-09T20:05:00Z">
        <w:r w:rsidR="00C50F8B">
          <w:rPr>
            <w:lang w:val="en-US"/>
          </w:rPr>
          <w:t xml:space="preserve">however, </w:t>
        </w:r>
      </w:ins>
      <w:r w:rsidR="00C743F8">
        <w:rPr>
          <w:lang w:val="en-US"/>
        </w:rPr>
        <w:t>still debated</w:t>
      </w:r>
      <w:ins w:id="114" w:author="Deepikaa Menon" w:date="2020-08-10T20:51:00Z">
        <w:r w:rsidR="0058743F">
          <w:rPr>
            <w:lang w:val="en-US"/>
          </w:rPr>
          <w:fldChar w:fldCharType="begin" w:fldLock="1"/>
        </w:r>
      </w:ins>
      <w:r w:rsidR="00154679">
        <w:rPr>
          <w:lang w:val="en-US"/>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2","issue":"44","issued":{"date-parts":[["2011","11"]]},"page":"E979-E988","title":"Determinants of endocytic membrane geometry, stability, and scission","type":"article-journal","volume":"108"},"uris":["http://www.mendeley.com/documents/?uuid=a8f39d86-477e-457c-9239-37b188ad860b"]}],"mendeley":{"formattedCitation":"(Goud Gadila et al. 2017; Takuma Kishimoto et al. 2011)","plainTextFormattedCitation":"(Goud Gadila et al. 2017; Takuma Kishimoto et al. 2011)","previouslyFormattedCitation":"(Goud Gadila et al. 2017; Takuma Kishimoto et al. 2011)"},"properties":{"noteIndex":0},"schema":"https://github.com/citation-style-language/schema/raw/master/csl-citation.json"}</w:instrText>
      </w:r>
      <w:r w:rsidR="0058743F">
        <w:rPr>
          <w:lang w:val="en-US"/>
        </w:rPr>
        <w:fldChar w:fldCharType="separate"/>
      </w:r>
      <w:r w:rsidR="00901DAE" w:rsidRPr="00901DAE">
        <w:rPr>
          <w:noProof/>
          <w:lang w:val="en-US"/>
        </w:rPr>
        <w:t>(Goud Gadila et al. 2017; Takuma Kishimoto et al. 2011)</w:t>
      </w:r>
      <w:ins w:id="115" w:author="Deepikaa Menon" w:date="2020-08-10T20:51:00Z">
        <w:r w:rsidR="0058743F">
          <w:rPr>
            <w:lang w:val="en-US"/>
          </w:rPr>
          <w:fldChar w:fldCharType="end"/>
        </w:r>
        <w:r w:rsidR="0058743F">
          <w:rPr>
            <w:lang w:val="en-US"/>
          </w:rPr>
          <w:t xml:space="preserve">. </w:t>
        </w:r>
      </w:ins>
      <w:del w:id="116" w:author="Deepikaa Menon" w:date="2020-08-10T20:51:00Z">
        <w:r w:rsidR="00C743F8" w:rsidDel="0058743F">
          <w:rPr>
            <w:lang w:val="en-US"/>
          </w:rPr>
          <w:delText xml:space="preserve"> (references). </w:delText>
        </w:r>
      </w:del>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proofErr w:type="spellStart"/>
      <w:ins w:id="117" w:author="Deepikaa Menon" w:date="2020-08-09T20:06:00Z">
        <w:r w:rsidR="00006C3D">
          <w:rPr>
            <w:lang w:val="en-US"/>
          </w:rPr>
          <w:t>Rvs</w:t>
        </w:r>
      </w:ins>
      <w:proofErr w:type="spellEnd"/>
      <w:del w:id="118" w:author="Deepikaa Menon" w:date="2020-08-09T20:06:00Z">
        <w:r w:rsidR="00985115" w:rsidRPr="00236C39" w:rsidDel="00006C3D">
          <w:rPr>
            <w:lang w:val="en-US"/>
          </w:rPr>
          <w:delText>protein</w:delText>
        </w:r>
      </w:del>
      <w:r w:rsidR="00985115" w:rsidRPr="00236C39">
        <w:rPr>
          <w:lang w:val="en-US"/>
        </w:rPr>
        <w:t xml:space="preserve"> complex </w:t>
      </w:r>
      <w:ins w:id="119" w:author="Deepikaa Menon" w:date="2020-08-09T20:06:00Z">
        <w:r w:rsidR="00006C3D">
          <w:rPr>
            <w:lang w:val="en-US"/>
          </w:rPr>
          <w:t xml:space="preserve">(a heterodimeric complex of the proteins Rvs161 and Rvs167) </w:t>
        </w:r>
      </w:ins>
      <w:commentRangeStart w:id="120"/>
      <w:del w:id="121" w:author="Deepikaa Menon" w:date="2020-08-09T20:06:00Z">
        <w:r w:rsidR="00985115" w:rsidRPr="00236C39" w:rsidDel="00006C3D">
          <w:rPr>
            <w:lang w:val="en-US"/>
          </w:rPr>
          <w:delText>Rvs</w:delText>
        </w:r>
        <w:commentRangeEnd w:id="120"/>
        <w:r w:rsidR="00976555" w:rsidDel="00006C3D">
          <w:rPr>
            <w:rStyle w:val="CommentReference"/>
          </w:rPr>
          <w:commentReference w:id="120"/>
        </w:r>
        <w:r w:rsidR="00985115" w:rsidRPr="00236C39" w:rsidDel="00006C3D">
          <w:rPr>
            <w:lang w:val="en-US"/>
          </w:rPr>
          <w:delText xml:space="preserve"> </w:delText>
        </w:r>
      </w:del>
      <w:r w:rsidR="00985115" w:rsidRPr="00236C39">
        <w:rPr>
          <w:lang w:val="en-US"/>
        </w:rPr>
        <w:t>has been identified as an important component of the scission module</w:t>
      </w:r>
      <w:ins w:id="122" w:author="Deepikaa Menon" w:date="2020-08-10T21:48:00Z">
        <w:r w:rsidR="009D1E5E">
          <w:rPr>
            <w:lang w:val="en-US"/>
          </w:rPr>
          <w:fldChar w:fldCharType="begin" w:fldLock="1"/>
        </w:r>
      </w:ins>
      <w:r w:rsidR="00154679">
        <w:rPr>
          <w:lang w:val="en-US"/>
        </w:rPr>
        <w:instrText>ADDIN CSL_CITATION {"citationItems":[{"id":"ITEM-1","itemData":{"DOI":"10.1073/pnas.1113413108","ISSN":"0027-8424, 1091-6490","author":[{"dropping-particle":"","family":"Kishimoto","given":"T.","non-dropping-particle":"","parse-names":false,"suffix":""},{"dropping-particle":"","family":"Sun","given":"Y.","non-dropping-particle":"","parse-names":false,"suffix":""},{"dropping-particle":"","family":"Buser","given":"C.","non-dropping-particle":"","parse-names":false,"suffix":""},{"dropping-particle":"","family":"Liu","given":"J.","non-dropping-particle":"","parse-names":false,"suffix":""},{"dropping-particle":"","family":"Michelot","given":"A.","non-dropping-particle":"","parse-names":false,"suffix":""},{"dropping-particle":"","family":"Drubin","given":"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b91ab4e6-0c10-48a0-ae4b-5b8b2f07f11f"]},{"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T. Kishimoto et al. 2011; Picco et al. 2015; Kaksonen, Toret, and Drubin 2005)","plainTextFormattedCitation":"(T. Kishimoto et al. 2011; Picco et al. 2015; Kaksonen, Toret, and Drubin 2005)","previouslyFormattedCitation":"(T. Kishimoto et al. 2011; Picco et al. 2015; Kaksonen, Toret, and Drubin 2005)"},"properties":{"noteIndex":0},"schema":"https://github.com/citation-style-language/schema/raw/master/csl-citation.json"}</w:instrText>
      </w:r>
      <w:r w:rsidR="009D1E5E">
        <w:rPr>
          <w:lang w:val="en-US"/>
        </w:rPr>
        <w:fldChar w:fldCharType="separate"/>
      </w:r>
      <w:r w:rsidR="00901DAE" w:rsidRPr="00901DAE">
        <w:rPr>
          <w:noProof/>
          <w:lang w:val="en-US"/>
        </w:rPr>
        <w:t>(T. Kishimoto et al. 2011; Picco et al. 2015; Kaksonen, Toret, and Drubin 2005)</w:t>
      </w:r>
      <w:ins w:id="123" w:author="Deepikaa Menon" w:date="2020-08-10T21:48:00Z">
        <w:r w:rsidR="009D1E5E">
          <w:rPr>
            <w:lang w:val="en-US"/>
          </w:rPr>
          <w:fldChar w:fldCharType="end"/>
        </w:r>
      </w:ins>
      <w:ins w:id="124" w:author="Deepikaa Menon" w:date="2020-08-10T21:47:00Z">
        <w:r w:rsidR="009D1E5E">
          <w:rPr>
            <w:lang w:val="en-US"/>
          </w:rPr>
          <w:t xml:space="preserve"> . </w:t>
        </w:r>
      </w:ins>
      <w:del w:id="125" w:author="Deepikaa Menon" w:date="2020-08-10T21:47:00Z">
        <w:r w:rsidR="00C743F8" w:rsidDel="009D1E5E">
          <w:rPr>
            <w:lang w:val="en-US"/>
          </w:rPr>
          <w:delText xml:space="preserve"> (</w:delText>
        </w:r>
        <w:commentRangeStart w:id="126"/>
        <w:r w:rsidR="00C743F8" w:rsidDel="009D1E5E">
          <w:rPr>
            <w:lang w:val="en-US"/>
          </w:rPr>
          <w:delText>ref Marko, ANdrea</w:delText>
        </w:r>
        <w:commentRangeEnd w:id="126"/>
        <w:r w:rsidR="00817250" w:rsidDel="009D1E5E">
          <w:rPr>
            <w:rStyle w:val="CommentReference"/>
          </w:rPr>
          <w:commentReference w:id="126"/>
        </w:r>
        <w:r w:rsidR="00C743F8" w:rsidDel="009D1E5E">
          <w:rPr>
            <w:lang w:val="en-US"/>
          </w:rPr>
          <w:delText>)</w:delText>
        </w:r>
        <w:r w:rsidR="00985115" w:rsidRPr="00236C39" w:rsidDel="009D1E5E">
          <w:rPr>
            <w:lang w:val="en-US"/>
          </w:rPr>
          <w:delText>.</w:delText>
        </w:r>
      </w:del>
      <w:ins w:id="127" w:author="Deepikaa Menon" w:date="2020-08-09T20:07:00Z">
        <w:r w:rsidR="000003DD">
          <w:rPr>
            <w:lang w:val="en-US"/>
          </w:rPr>
          <w:t xml:space="preserve">The two </w:t>
        </w:r>
        <w:proofErr w:type="spellStart"/>
        <w:r w:rsidR="000003DD">
          <w:rPr>
            <w:lang w:val="en-US"/>
          </w:rPr>
          <w:t>Rvs</w:t>
        </w:r>
        <w:proofErr w:type="spellEnd"/>
        <w:r w:rsidR="000003DD">
          <w:rPr>
            <w:lang w:val="en-US"/>
          </w:rPr>
          <w:t xml:space="preserve"> proteins are yeast homologues of</w:t>
        </w:r>
      </w:ins>
      <w:del w:id="128" w:author="Deepikaa Menon" w:date="2020-08-09T20:07:00Z">
        <w:r w:rsidR="00985115" w:rsidRPr="00236C39" w:rsidDel="000003DD">
          <w:rPr>
            <w:lang w:val="en-US"/>
          </w:rPr>
          <w:delText xml:space="preserve"> </w:delText>
        </w:r>
        <w:r w:rsidR="0065244F" w:rsidDel="000003DD">
          <w:rPr>
            <w:lang w:val="en-US"/>
          </w:rPr>
          <w:delText>The</w:delText>
        </w:r>
      </w:del>
      <w:r w:rsidR="0065244F">
        <w:rPr>
          <w:lang w:val="en-US"/>
        </w:rPr>
        <w:t xml:space="preserve"> </w:t>
      </w:r>
      <w:proofErr w:type="spellStart"/>
      <w:r w:rsidR="00985115" w:rsidRPr="00236C39">
        <w:rPr>
          <w:lang w:val="en-US"/>
        </w:rPr>
        <w:t>Amphiphysin</w:t>
      </w:r>
      <w:proofErr w:type="spellEnd"/>
      <w:r w:rsidR="00985115" w:rsidRPr="00236C39">
        <w:rPr>
          <w:lang w:val="en-US"/>
        </w:rPr>
        <w:t xml:space="preserve"> and Endophilin</w:t>
      </w:r>
      <w:ins w:id="129" w:author="Deepikaa Menon" w:date="2020-08-10T21:48:00Z">
        <w:r w:rsidR="006D3770">
          <w:rPr>
            <w:lang w:val="en-US"/>
          </w:rPr>
          <w:t xml:space="preserve"> </w:t>
        </w:r>
      </w:ins>
      <w:ins w:id="130" w:author="Deepikaa Menon" w:date="2020-08-10T21:49:00Z">
        <w:r w:rsidR="006D3770">
          <w:rPr>
            <w:lang w:val="en-US"/>
          </w:rPr>
          <w:fldChar w:fldCharType="begin" w:fldLock="1"/>
        </w:r>
      </w:ins>
      <w:r w:rsidR="00C61124">
        <w:rPr>
          <w:lang w:val="en-US"/>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id":"ITEM-2","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2","issue":"17","issued":{"date-parts":[["2010","9"]]},"page":"3054-3069","title":"Dissecting BAR Domain Function in the Yeast Amphiphysins Rvs161 and Rvs167 during Endocytosis","type":"article-journal","volume":"21"},"uris":["http://www.mendeley.com/documents/?uuid=736cd7e7-f984-4271-9102-1df64ee3059e"]}],"mendeley":{"formattedCitation":"(Friesen et al. 2006; Youn et al. 2010)","plainTextFormattedCitation":"(Friesen et al. 2006; Youn et al. 2010)","previouslyFormattedCitation":"(Friesen et al. 2006; Youn et al. 2010)"},"properties":{"noteIndex":0},"schema":"https://github.com/citation-style-language/schema/raw/master/csl-citation.json"}</w:instrText>
      </w:r>
      <w:r w:rsidR="006D3770">
        <w:rPr>
          <w:lang w:val="en-US"/>
        </w:rPr>
        <w:fldChar w:fldCharType="separate"/>
      </w:r>
      <w:r w:rsidR="00154679" w:rsidRPr="00154679">
        <w:rPr>
          <w:noProof/>
          <w:lang w:val="en-US"/>
        </w:rPr>
        <w:t>(Friesen et al. 2006; Youn et al. 2010)</w:t>
      </w:r>
      <w:ins w:id="131" w:author="Deepikaa Menon" w:date="2020-08-10T21:49:00Z">
        <w:r w:rsidR="006D3770">
          <w:rPr>
            <w:lang w:val="en-US"/>
          </w:rPr>
          <w:fldChar w:fldCharType="end"/>
        </w:r>
      </w:ins>
      <w:ins w:id="132" w:author="Deepikaa Menon" w:date="2020-08-10T21:48:00Z">
        <w:r w:rsidR="006D3770">
          <w:rPr>
            <w:lang w:val="en-US"/>
          </w:rPr>
          <w:t xml:space="preserve">. </w:t>
        </w:r>
      </w:ins>
      <w:del w:id="133" w:author="Deepikaa Menon" w:date="2020-08-10T21:48:00Z">
        <w:r w:rsidR="00985115" w:rsidRPr="00236C39" w:rsidDel="006D3770">
          <w:rPr>
            <w:lang w:val="en-US"/>
          </w:rPr>
          <w:delText xml:space="preserve"> </w:delText>
        </w:r>
      </w:del>
      <w:del w:id="134" w:author="Deepikaa Menon" w:date="2020-08-09T20:07:00Z">
        <w:r w:rsidR="00985115" w:rsidRPr="00236C39" w:rsidDel="000003DD">
          <w:rPr>
            <w:lang w:val="en-US"/>
          </w:rPr>
          <w:delText xml:space="preserve">homologue </w:delText>
        </w:r>
        <w:r w:rsidR="0065244F" w:rsidDel="000003DD">
          <w:rPr>
            <w:lang w:val="en-US"/>
          </w:rPr>
          <w:delText xml:space="preserve">in yeast is </w:delText>
        </w:r>
        <w:r w:rsidR="00AE1683" w:rsidDel="000003DD">
          <w:rPr>
            <w:lang w:val="en-US"/>
          </w:rPr>
          <w:delText>the</w:delText>
        </w:r>
        <w:r w:rsidR="00985115" w:rsidRPr="00236C39" w:rsidDel="000003DD">
          <w:rPr>
            <w:lang w:val="en-US"/>
          </w:rPr>
          <w:delText xml:space="preserve"> heterodimeric</w:delText>
        </w:r>
        <w:r w:rsidR="00FE061D" w:rsidDel="000003DD">
          <w:rPr>
            <w:lang w:val="en-US"/>
          </w:rPr>
          <w:delText xml:space="preserve"> </w:delText>
        </w:r>
        <w:r w:rsidR="00985115" w:rsidRPr="00236C39" w:rsidDel="000003DD">
          <w:rPr>
            <w:lang w:val="en-US"/>
          </w:rPr>
          <w:delText xml:space="preserve">complex </w:delText>
        </w:r>
        <w:r w:rsidR="00FE061D" w:rsidDel="000003DD">
          <w:rPr>
            <w:lang w:val="en-US"/>
          </w:rPr>
          <w:delText xml:space="preserve">Rvs </w:delText>
        </w:r>
        <w:r w:rsidR="00985115" w:rsidRPr="00236C39" w:rsidDel="000003DD">
          <w:rPr>
            <w:lang w:val="en-US"/>
          </w:rPr>
          <w:delText xml:space="preserve">composed of Rvs161 and Rvs167 </w:delText>
        </w:r>
      </w:del>
      <w:del w:id="135" w:author="Deepikaa Menon" w:date="2020-08-10T21:48:00Z">
        <w:r w:rsidR="00985115" w:rsidRPr="00236C39" w:rsidDel="006D3770">
          <w:rPr>
            <w:lang w:val="en-US"/>
          </w:rPr>
          <w:delText>(</w:delText>
        </w:r>
        <w:r w:rsidR="00985115" w:rsidRPr="00236C39" w:rsidDel="00A64DAB">
          <w:rPr>
            <w:lang w:val="en-US"/>
          </w:rPr>
          <w:delText>Friesen et al., 2006</w:delText>
        </w:r>
        <w:r w:rsidR="00FE061D" w:rsidDel="00A64DAB">
          <w:rPr>
            <w:lang w:val="en-US"/>
          </w:rPr>
          <w:delText xml:space="preserve">, </w:delText>
        </w:r>
        <w:r w:rsidR="00FE061D" w:rsidRPr="00236C39" w:rsidDel="00A64DAB">
          <w:rPr>
            <w:lang w:val="en-US"/>
          </w:rPr>
          <w:delText>Youn et al., 2010</w:delText>
        </w:r>
        <w:r w:rsidR="00985115" w:rsidRPr="00236C39" w:rsidDel="00A64DAB">
          <w:rPr>
            <w:lang w:val="en-US"/>
          </w:rPr>
          <w:delText>)</w:delText>
        </w:r>
        <w:r w:rsidR="00985115" w:rsidRPr="00236C39" w:rsidDel="006D3770">
          <w:rPr>
            <w:lang w:val="en-US"/>
          </w:rPr>
          <w:delText xml:space="preserve">. </w:delText>
        </w:r>
      </w:del>
      <w:proofErr w:type="spellStart"/>
      <w:r w:rsidR="00985115" w:rsidRPr="00236C39">
        <w:rPr>
          <w:lang w:val="en-US"/>
        </w:rPr>
        <w:t>Deletion</w:t>
      </w:r>
      <w:proofErr w:type="spellEnd"/>
      <w:r w:rsidR="00985115" w:rsidRPr="00236C39">
        <w:rPr>
          <w:lang w:val="en-US"/>
        </w:rPr>
        <w:t xml:space="preserve"> of Rvs</w:t>
      </w:r>
      <w:ins w:id="136"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ins w:id="137" w:author="Deepikaa Menon" w:date="2020-08-10T21:50:00Z">
        <w:r w:rsidR="00073FF7">
          <w:rPr>
            <w:lang w:val="en-US"/>
          </w:rPr>
          <w:fldChar w:fldCharType="begin" w:fldLock="1"/>
        </w:r>
      </w:ins>
      <w:r w:rsidR="00C61124">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C61124">
        <w:rPr>
          <w:rFonts w:ascii="Cambria Math" w:hAnsi="Cambria Math" w:cs="Cambria Math"/>
          <w:lang w:val="en-US"/>
        </w:rPr>
        <w:instrText>∼</w:instrText>
      </w:r>
      <w:r w:rsidR="00C61124">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073FF7">
        <w:rPr>
          <w:lang w:val="en-US"/>
        </w:rPr>
        <w:fldChar w:fldCharType="separate"/>
      </w:r>
      <w:r w:rsidR="00C61124" w:rsidRPr="00C61124">
        <w:rPr>
          <w:noProof/>
          <w:lang w:val="en-US"/>
        </w:rPr>
        <w:t>(Kukulski et al. 2012)</w:t>
      </w:r>
      <w:ins w:id="138" w:author="Deepikaa Menon" w:date="2020-08-10T21:50:00Z">
        <w:r w:rsidR="00073FF7">
          <w:rPr>
            <w:lang w:val="en-US"/>
          </w:rPr>
          <w:fldChar w:fldCharType="end"/>
        </w:r>
      </w:ins>
      <w:del w:id="139" w:author="Deepikaa Menon" w:date="2020-08-10T21:49:00Z">
        <w:r w:rsidR="00985115" w:rsidRPr="00236C39" w:rsidDel="00073FF7">
          <w:rPr>
            <w:lang w:val="en-US"/>
          </w:rPr>
          <w:delText>(wanda)</w:delText>
        </w:r>
      </w:del>
      <w:r w:rsidR="0058349A">
        <w:rPr>
          <w:lang w:val="en-US"/>
        </w:rPr>
        <w:t>.</w:t>
      </w:r>
      <w:r w:rsidR="00985115" w:rsidRPr="00236C39">
        <w:rPr>
          <w:lang w:val="en-US"/>
        </w:rPr>
        <w:t xml:space="preserve"> Apart from a canonical N-BAR domain which forms </w:t>
      </w:r>
      <w:ins w:id="140" w:author="Deepikaa Menon" w:date="2020-08-09T20:14:00Z">
        <w:r w:rsidR="00E8480A">
          <w:rPr>
            <w:lang w:val="en-US"/>
          </w:rPr>
          <w:t>the</w:t>
        </w:r>
      </w:ins>
      <w:del w:id="141" w:author="Deepikaa Menon" w:date="2020-08-09T20:14:00Z">
        <w:r w:rsidR="00985115" w:rsidRPr="00236C39" w:rsidDel="00E8480A">
          <w:rPr>
            <w:lang w:val="en-US"/>
          </w:rPr>
          <w:delText>a</w:delText>
        </w:r>
      </w:del>
      <w:r w:rsidR="00985115" w:rsidRPr="00236C39">
        <w:rPr>
          <w:lang w:val="en-US"/>
        </w:rPr>
        <w:t xml:space="preserve"> cres</w:t>
      </w:r>
      <w:ins w:id="142" w:author="Deepikaa Menon" w:date="2020-08-09T20:08:00Z">
        <w:r w:rsidR="000003DD">
          <w:rPr>
            <w:lang w:val="en-US"/>
          </w:rPr>
          <w:t>c</w:t>
        </w:r>
      </w:ins>
      <w:r w:rsidR="00985115" w:rsidRPr="00236C39">
        <w:rPr>
          <w:lang w:val="en-US"/>
        </w:rPr>
        <w:t>ent-shaped structure,  Rvs167 has a Glycine-Proline-Alanine rich (GPA) region and a C-terminal SH3 domain</w:t>
      </w:r>
      <w:ins w:id="143" w:author="Deepikaa Menon" w:date="2020-08-10T21:50:00Z">
        <w:r w:rsidR="00C61124">
          <w:rPr>
            <w:lang w:val="en-US"/>
          </w:rPr>
          <w:t xml:space="preserve"> </w:t>
        </w:r>
        <w:r w:rsidR="00C61124">
          <w:rPr>
            <w:lang w:val="en-US"/>
          </w:rPr>
          <w:fldChar w:fldCharType="begin" w:fldLock="1"/>
        </w:r>
      </w:ins>
      <w:r w:rsidR="000C57A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C61124">
        <w:rPr>
          <w:lang w:val="en-US"/>
        </w:rPr>
        <w:fldChar w:fldCharType="separate"/>
      </w:r>
      <w:r w:rsidR="00C61124" w:rsidRPr="00C61124">
        <w:rPr>
          <w:noProof/>
          <w:lang w:val="en-US"/>
        </w:rPr>
        <w:t>(Sivadon, Crouzet, and Aigle 1997)</w:t>
      </w:r>
      <w:ins w:id="144" w:author="Deepikaa Menon" w:date="2020-08-10T21:50:00Z">
        <w:r w:rsidR="00C61124">
          <w:rPr>
            <w:lang w:val="en-US"/>
          </w:rPr>
          <w:fldChar w:fldCharType="end"/>
        </w:r>
      </w:ins>
      <w:r w:rsidR="00985115" w:rsidRPr="00236C39">
        <w:rPr>
          <w:lang w:val="en-US"/>
        </w:rPr>
        <w:t xml:space="preserve">. </w:t>
      </w:r>
      <w:del w:id="145" w:author="Deepikaa Menon" w:date="2020-08-10T01:38:00Z">
        <w:r w:rsidR="00985115" w:rsidRPr="00236C39" w:rsidDel="003D4CDA">
          <w:rPr>
            <w:lang w:val="en-US"/>
          </w:rPr>
          <w:delText>Rvs161 and Rvs167 N-BAR domains are 42\% similar, and 21\% identical</w:delText>
        </w:r>
      </w:del>
      <w:del w:id="146" w:author="Deepikaa Menon" w:date="2020-08-10T01:22:00Z">
        <w:r w:rsidR="00985115" w:rsidRPr="00236C39" w:rsidDel="00A51D29">
          <w:rPr>
            <w:lang w:val="en-US"/>
          </w:rPr>
          <w:delText>,</w:delText>
        </w:r>
      </w:del>
      <w:del w:id="147" w:author="Deepikaa Menon" w:date="2020-08-09T20:15:00Z">
        <w:r w:rsidR="00985115" w:rsidRPr="00236C39" w:rsidDel="00E8480A">
          <w:rPr>
            <w:lang w:val="en-US"/>
          </w:rPr>
          <w:delText xml:space="preserve"> but</w:delText>
        </w:r>
      </w:del>
      <w:del w:id="148" w:author="Deepikaa Menon" w:date="2020-08-10T01:22:00Z">
        <w:r w:rsidR="00985115" w:rsidRPr="00236C39" w:rsidDel="00A51D29">
          <w:rPr>
            <w:lang w:val="en-US"/>
          </w:rPr>
          <w:delText xml:space="preserve"> </w:delText>
        </w:r>
      </w:del>
      <w:del w:id="149" w:author="Deepikaa Menon" w:date="2020-08-09T20:08:00Z">
        <w:r w:rsidR="00985115" w:rsidRPr="00236C39" w:rsidDel="000003DD">
          <w:rPr>
            <w:lang w:val="en-US"/>
          </w:rPr>
          <w:delText xml:space="preserve">are not </w:delText>
        </w:r>
        <w:commentRangeStart w:id="150"/>
        <w:r w:rsidR="00985115" w:rsidRPr="00236C39" w:rsidDel="000003DD">
          <w:rPr>
            <w:lang w:val="en-US"/>
          </w:rPr>
          <w:delText xml:space="preserve">interchangeable </w:delText>
        </w:r>
      </w:del>
      <w:commentRangeEnd w:id="150"/>
      <w:del w:id="151" w:author="Deepikaa Menon" w:date="2020-08-10T01:22:00Z">
        <w:r w:rsidR="00CA2CFD" w:rsidDel="00A51D29">
          <w:rPr>
            <w:rStyle w:val="CommentReference"/>
          </w:rPr>
          <w:commentReference w:id="150"/>
        </w:r>
        <w:r w:rsidR="00985115" w:rsidRPr="00236C39" w:rsidDel="00A51D29">
          <w:rPr>
            <w:lang w:val="en-US"/>
          </w:rPr>
          <w:delText>(Sivadon, Crouzet and Aigle, 1997)</w:delText>
        </w:r>
      </w:del>
      <w:del w:id="152"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153" w:author="Deepikaa Menon" w:date="2020-08-09T20:17:00Z">
        <w:r w:rsidR="00C50D0E">
          <w:rPr>
            <w:lang w:val="en-US"/>
          </w:rPr>
          <w:t>o</w:t>
        </w:r>
      </w:ins>
      <w:del w:id="154" w:author="Deepikaa Menon" w:date="2020-08-09T20:17:00Z">
        <w:r w:rsidR="00985115" w:rsidRPr="00236C39" w:rsidDel="00C50D0E">
          <w:rPr>
            <w:lang w:val="en-US"/>
          </w:rPr>
          <w:delText>o known</w:delText>
        </w:r>
      </w:del>
      <w:r w:rsidR="00985115" w:rsidRPr="00236C39">
        <w:rPr>
          <w:lang w:val="en-US"/>
        </w:rPr>
        <w:t xml:space="preserve"> other </w:t>
      </w:r>
      <w:ins w:id="155" w:author="Deepikaa Menon" w:date="2020-08-09T20:17:00Z">
        <w:r w:rsidR="00C50D0E">
          <w:rPr>
            <w:lang w:val="en-US"/>
          </w:rPr>
          <w:t xml:space="preserve">known </w:t>
        </w:r>
      </w:ins>
      <w:r w:rsidR="00985115" w:rsidRPr="00236C39">
        <w:rPr>
          <w:lang w:val="en-US"/>
        </w:rPr>
        <w:t>function, while loss of the SH3 domain affects budding pattern and actin morphology</w:t>
      </w:r>
      <w:r w:rsidR="0065244F">
        <w:rPr>
          <w:lang w:val="en-US"/>
        </w:rPr>
        <w:t xml:space="preserve"> </w:t>
      </w:r>
      <w:del w:id="156" w:author="Deepikaa Menon" w:date="2020-08-10T01:22:00Z">
        <w:r w:rsidR="0065244F" w:rsidDel="00A51D29">
          <w:rPr>
            <w:lang w:val="en-US"/>
          </w:rPr>
          <w:delText>(</w:delText>
        </w:r>
      </w:del>
      <w:ins w:id="157" w:author="Deepikaa Menon" w:date="2020-08-10T01:22:00Z">
        <w:r w:rsidR="00A51D29" w:rsidRPr="00236C39">
          <w:rPr>
            <w:lang w:val="en-US"/>
          </w:rPr>
          <w:t xml:space="preserve"> </w:t>
        </w:r>
        <w:commentRangeStart w:id="158"/>
        <w:commentRangeEnd w:id="158"/>
        <w:r w:rsidR="00A51D29">
          <w:rPr>
            <w:rStyle w:val="CommentReference"/>
          </w:rPr>
          <w:commentReference w:id="158"/>
        </w:r>
      </w:ins>
      <w:del w:id="159" w:author="Deepikaa Menon" w:date="2020-08-10T01:22:00Z">
        <w:r w:rsidR="0065244F" w:rsidDel="00A51D29">
          <w:rPr>
            <w:lang w:val="en-US"/>
          </w:rPr>
          <w:delText>ref)</w:delText>
        </w:r>
        <w:r w:rsidR="00985115" w:rsidRPr="00236C39" w:rsidDel="00A51D29">
          <w:rPr>
            <w:lang w:val="en-US"/>
          </w:rPr>
          <w:delText xml:space="preserve">. </w:delText>
        </w:r>
      </w:del>
      <w:r w:rsidR="00985115" w:rsidRPr="00236C39">
        <w:rPr>
          <w:lang w:val="en-US"/>
        </w:rPr>
        <w:t xml:space="preserve">Most </w:t>
      </w:r>
      <w:proofErr w:type="spellStart"/>
      <w:r w:rsidR="00985115" w:rsidRPr="00236C39">
        <w:rPr>
          <w:lang w:val="en-US"/>
        </w:rPr>
        <w:t>Rvs</w:t>
      </w:r>
      <w:proofErr w:type="spellEnd"/>
      <w:r w:rsidR="00985115" w:rsidRPr="00236C39">
        <w:rPr>
          <w:lang w:val="en-US"/>
        </w:rPr>
        <w:t xml:space="preserve"> deletion phenotypes ca</w:t>
      </w:r>
      <w:ins w:id="160" w:author="Deepikaa Menon" w:date="2020-08-10T01:22:00Z">
        <w:r w:rsidR="00A51D29">
          <w:rPr>
            <w:lang w:val="en-US"/>
          </w:rPr>
          <w:t>n</w:t>
        </w:r>
      </w:ins>
      <w:del w:id="161" w:author="Deepikaa Menon" w:date="2020-08-10T01:22:00Z">
        <w:r w:rsidR="00985115" w:rsidRPr="00236C39" w:rsidDel="00A51D29">
          <w:rPr>
            <w:lang w:val="en-US"/>
          </w:rPr>
          <w:delText>n however,</w:delText>
        </w:r>
      </w:del>
      <w:r w:rsidR="00985115" w:rsidRPr="00236C39">
        <w:rPr>
          <w:lang w:val="en-US"/>
        </w:rPr>
        <w:t xml:space="preserve"> be rescued by expression of the BAR domain</w:t>
      </w:r>
      <w:ins w:id="162" w:author="Deepikaa Menon" w:date="2020-08-09T20:18:00Z">
        <w:r w:rsidR="00C50D0E">
          <w:rPr>
            <w:lang w:val="en-US"/>
          </w:rPr>
          <w:t>s</w:t>
        </w:r>
      </w:ins>
      <w:r w:rsidR="00985115" w:rsidRPr="00236C39">
        <w:rPr>
          <w:lang w:val="en-US"/>
        </w:rPr>
        <w:t xml:space="preserve"> alone</w:t>
      </w:r>
      <w:ins w:id="163" w:author="Deepikaa Menon" w:date="2020-08-10T21:51:00Z">
        <w:r w:rsidR="000C57A7">
          <w:rPr>
            <w:lang w:val="en-US"/>
          </w:rPr>
          <w:t xml:space="preserve"> </w:t>
        </w:r>
        <w:r w:rsidR="000C57A7">
          <w:rPr>
            <w:lang w:val="en-US"/>
          </w:rPr>
          <w:fldChar w:fldCharType="begin" w:fldLock="1"/>
        </w:r>
      </w:ins>
      <w:r w:rsidR="00A0149C">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0C57A7">
        <w:rPr>
          <w:lang w:val="en-US"/>
        </w:rPr>
        <w:fldChar w:fldCharType="separate"/>
      </w:r>
      <w:r w:rsidR="000C57A7" w:rsidRPr="000C57A7">
        <w:rPr>
          <w:noProof/>
          <w:lang w:val="en-US"/>
        </w:rPr>
        <w:t>(Sivadon, Crouzet, and Aigle 1997)</w:t>
      </w:r>
      <w:ins w:id="164" w:author="Deepikaa Menon" w:date="2020-08-10T21:51:00Z">
        <w:r w:rsidR="000C57A7">
          <w:rPr>
            <w:lang w:val="en-US"/>
          </w:rPr>
          <w:fldChar w:fldCharType="end"/>
        </w:r>
        <w:r w:rsidR="000C57A7">
          <w:rPr>
            <w:lang w:val="en-US"/>
          </w:rPr>
          <w:t xml:space="preserve">, </w:t>
        </w:r>
      </w:ins>
      <w:del w:id="165" w:author="Deepikaa Menon" w:date="2020-08-10T21:51:00Z">
        <w:r w:rsidR="00985115" w:rsidRPr="00236C39" w:rsidDel="000C57A7">
          <w:rPr>
            <w:lang w:val="en-US"/>
          </w:rPr>
          <w:delText xml:space="preserve"> (</w:delText>
        </w:r>
      </w:del>
      <w:del w:id="166" w:author="Deepikaa Menon" w:date="2020-08-10T21:50:00Z">
        <w:r w:rsidR="00985115" w:rsidRPr="00236C39" w:rsidDel="000C57A7">
          <w:rPr>
            <w:lang w:val="en-US"/>
          </w:rPr>
          <w:delText>Sivadon, Crouzet and Aigle, 1997),</w:delText>
        </w:r>
      </w:del>
      <w:del w:id="167" w:author="Deepikaa Menon" w:date="2020-08-10T21:51:00Z">
        <w:r w:rsidR="00985115" w:rsidRPr="00236C39" w:rsidDel="000C57A7">
          <w:rPr>
            <w:lang w:val="en-US"/>
          </w:rPr>
          <w:delText xml:space="preserve"> </w:delText>
        </w:r>
      </w:del>
      <w:r w:rsidR="00985115" w:rsidRPr="00236C39">
        <w:rPr>
          <w:lang w:val="en-US"/>
        </w:rPr>
        <w:t xml:space="preserve">suggesting that the BAR domains are the main functional unit of the </w:t>
      </w:r>
      <w:proofErr w:type="spellStart"/>
      <w:r w:rsidR="00985115" w:rsidRPr="00236C39">
        <w:rPr>
          <w:lang w:val="en-US"/>
        </w:rPr>
        <w:t>Rvs</w:t>
      </w:r>
      <w:proofErr w:type="spellEnd"/>
      <w:r w:rsidR="00985115" w:rsidRPr="00236C39">
        <w:rPr>
          <w:lang w:val="en-US"/>
        </w:rPr>
        <w:t xml:space="preserve"> complex.</w:t>
      </w:r>
    </w:p>
    <w:p w14:paraId="5AB8E3AE" w14:textId="77777777" w:rsidR="00C50D0E" w:rsidRDefault="00C50D0E" w:rsidP="00985115">
      <w:pPr>
        <w:rPr>
          <w:ins w:id="168" w:author="Deepikaa Menon" w:date="2020-08-09T20:18:00Z"/>
          <w:lang w:val="en-US"/>
        </w:rPr>
      </w:pPr>
    </w:p>
    <w:p w14:paraId="40E41FD1" w14:textId="638C5AA8" w:rsidR="00985115" w:rsidRDefault="00985115" w:rsidP="00985115">
      <w:pPr>
        <w:rPr>
          <w:ins w:id="169" w:author="Deepikaa Menon" w:date="2020-08-10T01:37:00Z"/>
          <w:lang w:val="en-US"/>
        </w:rPr>
      </w:pPr>
      <w:del w:id="170" w:author="Deepikaa Menon" w:date="2020-08-09T20:18:00Z">
        <w:r w:rsidRPr="00236C39" w:rsidDel="00C50D0E">
          <w:rPr>
            <w:lang w:val="en-US"/>
          </w:rPr>
          <w:delText xml:space="preserve"> </w:delText>
        </w:r>
      </w:del>
      <w:del w:id="171" w:author="Deepikaa Menon" w:date="2020-08-10T01:23:00Z">
        <w:r w:rsidRPr="00236C39" w:rsidDel="00A51D29">
          <w:rPr>
            <w:lang w:val="en-US"/>
          </w:rPr>
          <w:delText xml:space="preserve">In keeping with this </w:delText>
        </w:r>
        <w:commentRangeStart w:id="172"/>
        <w:r w:rsidRPr="00236C39" w:rsidDel="00A51D29">
          <w:rPr>
            <w:lang w:val="en-US"/>
          </w:rPr>
          <w:delText>theory</w:delText>
        </w:r>
        <w:commentRangeEnd w:id="172"/>
        <w:r w:rsidR="00C36E44" w:rsidDel="00A51D29">
          <w:rPr>
            <w:rStyle w:val="CommentReference"/>
          </w:rPr>
          <w:commentReference w:id="172"/>
        </w:r>
        <w:r w:rsidRPr="00236C39" w:rsidDel="00A51D29">
          <w:rPr>
            <w:lang w:val="en-US"/>
          </w:rPr>
          <w:delText xml:space="preserve">, </w:delText>
        </w:r>
      </w:del>
      <w:ins w:id="173" w:author="Deepikaa Menon" w:date="2020-08-10T01:29:00Z">
        <w:r w:rsidR="00A51D29">
          <w:rPr>
            <w:lang w:val="en-US"/>
          </w:rPr>
          <w:t xml:space="preserve">The </w:t>
        </w:r>
        <w:proofErr w:type="spellStart"/>
        <w:r w:rsidR="00A51D29">
          <w:rPr>
            <w:lang w:val="en-US"/>
          </w:rPr>
          <w:t>Rvs</w:t>
        </w:r>
        <w:proofErr w:type="spellEnd"/>
        <w:r w:rsidR="00A51D29">
          <w:rPr>
            <w:lang w:val="en-US"/>
          </w:rPr>
          <w:t xml:space="preserve"> complex can </w:t>
        </w:r>
      </w:ins>
      <w:del w:id="174" w:author="Deepikaa Menon" w:date="2020-08-10T01:29:00Z">
        <w:r w:rsidRPr="00236C39" w:rsidDel="00A51D29">
          <w:rPr>
            <w:lang w:val="en-US"/>
          </w:rPr>
          <w:delText xml:space="preserve">Rvs has been shown to </w:delText>
        </w:r>
      </w:del>
      <w:r w:rsidRPr="00236C39">
        <w:rPr>
          <w:lang w:val="en-US"/>
        </w:rPr>
        <w:t>tubulate liposomes in vitro</w:t>
      </w:r>
      <w:ins w:id="175" w:author="Deepikaa Menon" w:date="2020-08-10T01:32:00Z">
        <w:r w:rsidR="003D4CDA">
          <w:rPr>
            <w:lang w:val="en-US"/>
          </w:rPr>
          <w:t>, indicating that the BAR domains can impose curvature on membranes</w:t>
        </w:r>
      </w:ins>
      <w:r w:rsidRPr="00236C39">
        <w:rPr>
          <w:lang w:val="en-US"/>
        </w:rPr>
        <w:t xml:space="preserve"> (</w:t>
      </w:r>
      <w:proofErr w:type="spellStart"/>
      <w:r w:rsidRPr="00236C39">
        <w:rPr>
          <w:lang w:val="en-US"/>
        </w:rPr>
        <w:t>Youn</w:t>
      </w:r>
      <w:proofErr w:type="spellEnd"/>
      <w:r w:rsidRPr="00236C39">
        <w:rPr>
          <w:lang w:val="en-US"/>
        </w:rPr>
        <w:t xml:space="preserve"> et al., 2010). </w:t>
      </w:r>
      <w:ins w:id="176" w:author="Deepikaa Menon" w:date="2020-08-10T01:32:00Z">
        <w:r w:rsidR="003D4CDA">
          <w:rPr>
            <w:lang w:val="en-US"/>
          </w:rPr>
          <w:t>However,</w:t>
        </w:r>
      </w:ins>
      <w:del w:id="177" w:author="Deepikaa Menon" w:date="2020-08-10T01:33:00Z">
        <w:r w:rsidRPr="00236C39" w:rsidDel="003D4CDA">
          <w:rPr>
            <w:lang w:val="en-US"/>
          </w:rPr>
          <w:delText>The</w:delText>
        </w:r>
      </w:del>
      <w:r w:rsidRPr="00236C39">
        <w:rPr>
          <w:lang w:val="en-US"/>
        </w:rPr>
        <w:t xml:space="preserve"> </w:t>
      </w:r>
      <w:proofErr w:type="spellStart"/>
      <w:r w:rsidRPr="00236C39">
        <w:rPr>
          <w:lang w:val="en-US"/>
        </w:rPr>
        <w:t>Rvs</w:t>
      </w:r>
      <w:proofErr w:type="spellEnd"/>
      <w:r w:rsidRPr="00236C39">
        <w:rPr>
          <w:lang w:val="en-US"/>
        </w:rPr>
        <w:t xml:space="preserve"> </w:t>
      </w:r>
      <w:del w:id="178" w:author="Deepikaa Menon" w:date="2020-08-10T01:33:00Z">
        <w:r w:rsidRPr="00236C39" w:rsidDel="003D4CDA">
          <w:rPr>
            <w:lang w:val="en-US"/>
          </w:rPr>
          <w:delText xml:space="preserve">complex </w:delText>
        </w:r>
      </w:del>
      <w:r w:rsidRPr="00236C39">
        <w:rPr>
          <w:lang w:val="en-US"/>
        </w:rPr>
        <w:t xml:space="preserve">arrives at endocytic sites </w:t>
      </w:r>
      <w:del w:id="179" w:author="Deepikaa Menon" w:date="2020-08-10T01:33:00Z">
        <w:r w:rsidRPr="00236C39" w:rsidDel="003D4CDA">
          <w:rPr>
            <w:lang w:val="en-US"/>
          </w:rPr>
          <w:delText xml:space="preserve">in </w:delText>
        </w:r>
        <w:commentRangeStart w:id="180"/>
        <w:r w:rsidRPr="00236C39" w:rsidDel="003D4CDA">
          <w:rPr>
            <w:lang w:val="en-US"/>
          </w:rPr>
          <w:delText>the last stage of the endocytosis</w:delText>
        </w:r>
        <w:commentRangeEnd w:id="180"/>
        <w:r w:rsidR="00801C4E" w:rsidDel="003D4CDA">
          <w:rPr>
            <w:rStyle w:val="CommentReference"/>
          </w:rPr>
          <w:commentReference w:id="180"/>
        </w:r>
      </w:del>
      <w:ins w:id="181" w:author="Deepikaa Menon" w:date="2020-08-10T01:33:00Z">
        <w:r w:rsidR="003D4CDA">
          <w:rPr>
            <w:lang w:val="en-US"/>
          </w:rPr>
          <w:t>when membrane tubes are already formed</w:t>
        </w:r>
      </w:ins>
      <w:ins w:id="182" w:author="Deepikaa Menon" w:date="2020-08-10T01:36:00Z">
        <w:r w:rsidR="003D4CDA">
          <w:rPr>
            <w:lang w:val="en-US"/>
          </w:rPr>
          <w:t>: curvature sensing rather than generation is the likely interaction of the complex with endocytic invaginations</w:t>
        </w:r>
        <w:r w:rsidR="003D4CDA" w:rsidRPr="00236C39">
          <w:rPr>
            <w:lang w:val="en-US"/>
          </w:rPr>
          <w:t xml:space="preserve">. </w:t>
        </w:r>
        <w:proofErr w:type="spellStart"/>
        <w:r w:rsidR="003D4CDA">
          <w:rPr>
            <w:lang w:val="en-US"/>
          </w:rPr>
          <w:t>Rvs</w:t>
        </w:r>
        <w:proofErr w:type="spellEnd"/>
        <w:r w:rsidR="003D4CDA">
          <w:rPr>
            <w:lang w:val="en-US"/>
          </w:rPr>
          <w:t xml:space="preserve"> molecules arrive at endocytic sites about 4</w:t>
        </w:r>
      </w:ins>
      <w:ins w:id="183" w:author="Deepikaa Menon" w:date="2020-08-10T01:35:00Z">
        <w:r w:rsidR="003D4CDA">
          <w:rPr>
            <w:lang w:val="en-US"/>
          </w:rPr>
          <w:t xml:space="preserve"> seconds before scission, </w:t>
        </w:r>
      </w:ins>
      <w:del w:id="184" w:author="Deepikaa Menon" w:date="2020-08-10T01:35:00Z">
        <w:r w:rsidRPr="00236C39" w:rsidDel="003D4CDA">
          <w:rPr>
            <w:lang w:val="en-US"/>
          </w:rPr>
          <w:delText xml:space="preserve">, </w:delText>
        </w:r>
      </w:del>
      <w:r w:rsidRPr="00236C39">
        <w:rPr>
          <w:lang w:val="en-US"/>
        </w:rPr>
        <w:t>and disassemble</w:t>
      </w:r>
      <w:del w:id="185" w:author="Deepikaa Menon" w:date="2020-08-10T01:36:00Z">
        <w:r w:rsidRPr="00236C39" w:rsidDel="003D4CDA">
          <w:rPr>
            <w:lang w:val="en-US"/>
          </w:rPr>
          <w:delText>s</w:delText>
        </w:r>
      </w:del>
      <w:r w:rsidRPr="00236C39">
        <w:rPr>
          <w:lang w:val="en-US"/>
        </w:rPr>
        <w:t xml:space="preserve"> rapidly </w:t>
      </w:r>
      <w:ins w:id="186" w:author="Deepikaa Menon" w:date="2020-08-10T01:36:00Z">
        <w:r w:rsidR="003D4CDA">
          <w:rPr>
            <w:lang w:val="en-US"/>
          </w:rPr>
          <w:t>at the time of</w:t>
        </w:r>
      </w:ins>
      <w:del w:id="187" w:author="Deepikaa Menon" w:date="2020-08-10T01:36:00Z">
        <w:r w:rsidRPr="00236C39" w:rsidDel="003D4CDA">
          <w:rPr>
            <w:lang w:val="en-US"/>
          </w:rPr>
          <w:delText>at the time of membrane</w:delText>
        </w:r>
      </w:del>
      <w:r w:rsidRPr="00236C39">
        <w:rPr>
          <w:lang w:val="en-US"/>
        </w:rPr>
        <w:t xml:space="preserve"> scission (</w:t>
      </w:r>
      <w:proofErr w:type="spellStart"/>
      <w:r w:rsidRPr="00236C39">
        <w:rPr>
          <w:lang w:val="en-US"/>
        </w:rPr>
        <w:t>Picco</w:t>
      </w:r>
      <w:proofErr w:type="spellEnd"/>
      <w:r w:rsidRPr="00236C39">
        <w:rPr>
          <w:lang w:val="en-US"/>
        </w:rPr>
        <w:t xml:space="preserve"> et al., 2015)</w:t>
      </w:r>
      <w:ins w:id="188" w:author="Deepikaa Menon" w:date="2020-08-10T01:37:00Z">
        <w:r w:rsidR="003D4CDA">
          <w:rPr>
            <w:lang w:val="en-US"/>
          </w:rPr>
          <w:t>, consistent with a role in scission</w:t>
        </w:r>
      </w:ins>
      <w:del w:id="189" w:author="Deepikaa Menon" w:date="2020-08-10T01:33:00Z">
        <w:r w:rsidRPr="00236C39" w:rsidDel="003D4CDA">
          <w:rPr>
            <w:lang w:val="en-US"/>
          </w:rPr>
          <w:delText>, consistent with a role in membrane scission</w:delText>
        </w:r>
      </w:del>
      <w:ins w:id="190" w:author="Deepikaa Menon" w:date="2020-08-10T01:34:00Z">
        <w:r w:rsidR="003D4CDA">
          <w:rPr>
            <w:lang w:val="en-US"/>
          </w:rPr>
          <w:t>.</w:t>
        </w:r>
      </w:ins>
      <w:ins w:id="191" w:author="Deepikaa Menon" w:date="2020-08-10T01:33:00Z">
        <w:r w:rsidR="003D4CDA">
          <w:rPr>
            <w:lang w:val="en-US"/>
          </w:rPr>
          <w:t xml:space="preserve"> </w:t>
        </w:r>
      </w:ins>
      <w:del w:id="192" w:author="Deepikaa Menon" w:date="2020-08-10T01:36:00Z">
        <w:r w:rsidRPr="00236C39" w:rsidDel="003D4CDA">
          <w:rPr>
            <w:lang w:val="en-US"/>
          </w:rPr>
          <w:delText xml:space="preserve">. </w:delText>
        </w:r>
      </w:del>
      <w:r w:rsidRPr="00236C39">
        <w:rPr>
          <w:lang w:val="en-US"/>
        </w:rPr>
        <w:t xml:space="preserve">While it is </w:t>
      </w:r>
      <w:r w:rsidR="00CF1779">
        <w:rPr>
          <w:lang w:val="en-US"/>
        </w:rPr>
        <w:t>shown to be</w:t>
      </w:r>
      <w:r w:rsidRPr="00236C39">
        <w:rPr>
          <w:lang w:val="en-US"/>
        </w:rPr>
        <w:t xml:space="preserve"> involved in the last stages of endocytosis, a mechanistic understanding of the influence of </w:t>
      </w:r>
      <w:proofErr w:type="spellStart"/>
      <w:r w:rsidRPr="00236C39">
        <w:rPr>
          <w:lang w:val="en-US"/>
        </w:rPr>
        <w:t>Rvs</w:t>
      </w:r>
      <w:proofErr w:type="spellEnd"/>
      <w:r w:rsidRPr="00236C39">
        <w:rPr>
          <w:lang w:val="en-US"/>
        </w:rPr>
        <w:t xml:space="preserve"> on scission remains incomplete. </w:t>
      </w:r>
    </w:p>
    <w:p w14:paraId="1A7EDAD1" w14:textId="0F9D3A1A" w:rsidR="003D4CDA" w:rsidRDefault="003D4CDA" w:rsidP="00985115">
      <w:pPr>
        <w:rPr>
          <w:ins w:id="193" w:author="Deepikaa Menon" w:date="2020-08-10T01:37:00Z"/>
          <w:lang w:val="en-US"/>
        </w:rPr>
      </w:pPr>
    </w:p>
    <w:p w14:paraId="10E0EF3E" w14:textId="6C2266BB" w:rsidR="00A40C87" w:rsidRDefault="003D4CDA" w:rsidP="00A40C87">
      <w:pPr>
        <w:rPr>
          <w:ins w:id="194" w:author="Deepikaa Menon" w:date="2020-08-10T01:47:00Z"/>
          <w:lang w:val="en-US"/>
        </w:rPr>
      </w:pPr>
      <w:ins w:id="195" w:author="Deepikaa Menon" w:date="2020-08-10T01:37:00Z">
        <w:r>
          <w:rPr>
            <w:lang w:val="en-US"/>
          </w:rPr>
          <w:t>Several scission models have been proposed that allow a ma</w:t>
        </w:r>
      </w:ins>
      <w:ins w:id="196" w:author="Deepikaa Menon" w:date="2020-08-10T01:38:00Z">
        <w:r>
          <w:rPr>
            <w:lang w:val="en-US"/>
          </w:rPr>
          <w:t xml:space="preserve">jor role for </w:t>
        </w:r>
        <w:proofErr w:type="spellStart"/>
        <w:r>
          <w:rPr>
            <w:lang w:val="en-US"/>
          </w:rPr>
          <w:t>Rvs</w:t>
        </w:r>
      </w:ins>
      <w:proofErr w:type="spellEnd"/>
      <w:ins w:id="197" w:author="Deepikaa Menon" w:date="2020-08-10T01:39:00Z">
        <w:r>
          <w:rPr>
            <w:lang w:val="en-US"/>
          </w:rPr>
          <w:t xml:space="preserve"> and are tested in</w:t>
        </w:r>
      </w:ins>
      <w:ins w:id="198" w:author="Deepikaa Menon" w:date="2020-08-10T01:40:00Z">
        <w:r>
          <w:rPr>
            <w:lang w:val="en-US"/>
          </w:rPr>
          <w:t xml:space="preserve"> this work</w:t>
        </w:r>
      </w:ins>
      <w:ins w:id="199" w:author="Deepikaa Menon" w:date="2020-08-10T01:38:00Z">
        <w:r>
          <w:rPr>
            <w:lang w:val="en-US"/>
          </w:rPr>
          <w:t>.</w:t>
        </w:r>
      </w:ins>
      <w:ins w:id="200" w:author="Deepikaa Menon" w:date="2020-08-10T01:39:00Z">
        <w:r>
          <w:rPr>
            <w:lang w:val="en-US"/>
          </w:rPr>
          <w:t xml:space="preserve"> Although the yeast Dynamin </w:t>
        </w:r>
        <w:proofErr w:type="spellStart"/>
        <w:r>
          <w:rPr>
            <w:lang w:val="en-US"/>
          </w:rPr>
          <w:t>Vps</w:t>
        </w:r>
        <w:proofErr w:type="spellEnd"/>
        <w:r>
          <w:rPr>
            <w:lang w:val="en-US"/>
          </w:rPr>
          <w:t xml:space="preserve"> lacks a canonical BAR domain-binding site</w:t>
        </w:r>
      </w:ins>
      <w:ins w:id="201" w:author="Deepikaa Menon" w:date="2020-08-10T21:52:00Z">
        <w:r w:rsidR="00A0149C">
          <w:rPr>
            <w:lang w:val="en-US"/>
          </w:rPr>
          <w:t xml:space="preserve"> </w:t>
        </w:r>
      </w:ins>
      <w:ins w:id="202" w:author="Deepikaa Menon" w:date="2020-08-10T21:53:00Z">
        <w:r w:rsidR="00A0149C">
          <w:rPr>
            <w:lang w:val="en-US"/>
          </w:rPr>
          <w:fldChar w:fldCharType="begin" w:fldLock="1"/>
        </w:r>
      </w:ins>
      <w:r w:rsidR="00A0149C">
        <w:rPr>
          <w:lang w:val="en-US"/>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PMID":"28357347","abstract":"The dynamins represent a superfamily of proteins that have been shown to function in a wide range of membrane fusion and fission events. An increasing number of mutations in the human classical dynamins, Dyn-1 and Dyn-2 has been reported, with diseases caused by these changes ranging from Charcot-Marie-Tooth disorder to epileptic encephalopathies. The budding yeast, Saccharomyces cerevisiae expresses a single dynamin-related protein that functions in membrane trafficking, and is considered to play a similar role to Dyn-1 and Dyn-2 during scission of endocytic vesicles at the plasma membrane. Large parts of the dynamin protein are highly conserved across species and this has enabled us in this study to select a number of disease causing mutations and to generate equivalent mutations in Vps1. We have then studied these mutants using both cellular and biochemical assays to ascertain functions of the protein that have been affected by the changes. Specifically, we demonstrate that the Vps1-G397R mutation (Dyn-2 G358R) disrupts protein oligomerization, Vps1-A447T (Dyn-1 A408T) affects the scission stage of endocytosis, while Vps1-R298L (Dyn-1 R256L) affects lipid binding specificity and possibly an early stage in endocytosis. Overall, we consider that the yeast model will potentially provide an avenue for rapid analysis of new dynamin mutations in order to understand the underlying mechanisms that they disrupt.","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 (Graz, Austria)","id":"ITEM-2","issue":"4","issued":{"date-parts":[["2016","3","22"]]},"page":"147-158","title":"Insights into dynamin-associated disorders through analysis of equivalent mutations in the yeast dynamin Vps1.","type":"article-journal","volume":"3"},"uris":["http://www.mendeley.com/documents/?uuid=9ed59615-2457-3f90-87e6-210bfb1f9eed"]}],"mendeley":{"formattedCitation":"(Bui et al. 2012; Moustaq et al. 2016)","plainTextFormattedCitation":"(Bui et al. 2012; Moustaq et al. 2016)","previouslyFormattedCitation":"(Bui et al. 2012; Moustaq et al. 2016)"},"properties":{"noteIndex":0},"schema":"https://github.com/citation-style-language/schema/raw/master/csl-citation.json"}</w:instrText>
      </w:r>
      <w:r w:rsidR="00A0149C">
        <w:rPr>
          <w:lang w:val="en-US"/>
        </w:rPr>
        <w:fldChar w:fldCharType="separate"/>
      </w:r>
      <w:r w:rsidR="00A0149C" w:rsidRPr="00A0149C">
        <w:rPr>
          <w:noProof/>
          <w:lang w:val="en-US"/>
        </w:rPr>
        <w:t>(Bui et al. 2012; Moustaq et al. 2016)</w:t>
      </w:r>
      <w:ins w:id="203" w:author="Deepikaa Menon" w:date="2020-08-10T21:53:00Z">
        <w:r w:rsidR="00A0149C">
          <w:rPr>
            <w:lang w:val="en-US"/>
          </w:rPr>
          <w:fldChar w:fldCharType="end"/>
        </w:r>
      </w:ins>
      <w:ins w:id="204" w:author="Deepikaa Menon" w:date="2020-08-10T01:39:00Z">
        <w:r>
          <w:rPr>
            <w:lang w:val="en-US"/>
          </w:rPr>
          <w:t>, it may</w:t>
        </w:r>
      </w:ins>
      <w:ins w:id="205" w:author="Deepikaa Menon" w:date="2020-08-10T01:40:00Z">
        <w:r>
          <w:rPr>
            <w:lang w:val="en-US"/>
          </w:rPr>
          <w:t xml:space="preserve"> be recruited via a different mechanism and induce scission. Liu et al., proposed that </w:t>
        </w:r>
        <w:proofErr w:type="spellStart"/>
        <w:r>
          <w:rPr>
            <w:lang w:val="en-US"/>
          </w:rPr>
          <w:t>Synap</w:t>
        </w:r>
      </w:ins>
      <w:ins w:id="206" w:author="Deepikaa Menon" w:date="2020-08-10T01:41:00Z">
        <w:r>
          <w:rPr>
            <w:lang w:val="en-US"/>
          </w:rPr>
          <w:t>tojanins</w:t>
        </w:r>
        <w:proofErr w:type="spellEnd"/>
        <w:r>
          <w:rPr>
            <w:lang w:val="en-US"/>
          </w:rPr>
          <w:t xml:space="preserve"> may selectively hydrolyze lipids </w:t>
        </w:r>
      </w:ins>
      <w:ins w:id="207" w:author="Deepikaa Menon" w:date="2020-08-10T01:42:00Z">
        <w:r w:rsidR="00A40C87">
          <w:rPr>
            <w:lang w:val="en-US"/>
          </w:rPr>
          <w:t xml:space="preserve">at endocytic sites, causing line tension between two lipid </w:t>
        </w:r>
      </w:ins>
      <w:ins w:id="208" w:author="Deepikaa Menon" w:date="2020-08-10T01:44:00Z">
        <w:r w:rsidR="00A40C87">
          <w:rPr>
            <w:lang w:val="en-US"/>
          </w:rPr>
          <w:t>typ</w:t>
        </w:r>
      </w:ins>
      <w:ins w:id="209" w:author="Deepikaa Menon" w:date="2020-08-10T01:42:00Z">
        <w:r w:rsidR="00A40C87">
          <w:rPr>
            <w:lang w:val="en-US"/>
          </w:rPr>
          <w:t>es that results in scission</w:t>
        </w:r>
      </w:ins>
      <w:ins w:id="210" w:author="Deepikaa Menon" w:date="2020-08-10T21:55:00Z">
        <w:r w:rsidR="00A0149C">
          <w:rPr>
            <w:lang w:val="en-US"/>
          </w:rPr>
          <w:t xml:space="preserve"> </w:t>
        </w:r>
        <w:r w:rsidR="00A0149C">
          <w:rPr>
            <w:lang w:val="en-US"/>
          </w:rPr>
          <w:fldChar w:fldCharType="begin" w:fldLock="1"/>
        </w:r>
      </w:ins>
      <w:r w:rsidR="000002C7">
        <w:rPr>
          <w:lang w:val="en-US"/>
        </w:rPr>
        <w:instrText>ADDIN CSL_CITATION {"citationItems":[{"id":"ITEM-1","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1","issue":"9","issued":{"date-parts":[["2009","9"]]},"page":"e1000204","title":"The Mechanochemistry of Endocytosis","type":"article-journal","volume":"7"},"uris":["http://www.mendeley.com/documents/?uuid=e91c13ff-ea05-4ceb-ae70-eb47643eb002"]}],"mendeley":{"formattedCitation":"(Liu et al. 2009)","plainTextFormattedCitation":"(Liu et al. 2009)","previouslyFormattedCitation":"(Liu et al. 2009)"},"properties":{"noteIndex":0},"schema":"https://github.com/citation-style-language/schema/raw/master/csl-citation.json"}</w:instrText>
      </w:r>
      <w:r w:rsidR="00A0149C">
        <w:rPr>
          <w:lang w:val="en-US"/>
        </w:rPr>
        <w:fldChar w:fldCharType="separate"/>
      </w:r>
      <w:r w:rsidR="00A0149C" w:rsidRPr="00A0149C">
        <w:rPr>
          <w:noProof/>
          <w:lang w:val="en-US"/>
        </w:rPr>
        <w:t>(Liu et al. 2009)</w:t>
      </w:r>
      <w:ins w:id="211" w:author="Deepikaa Menon" w:date="2020-08-10T21:55:00Z">
        <w:r w:rsidR="00A0149C">
          <w:rPr>
            <w:lang w:val="en-US"/>
          </w:rPr>
          <w:fldChar w:fldCharType="end"/>
        </w:r>
      </w:ins>
      <w:ins w:id="212" w:author="Deepikaa Menon" w:date="2020-08-10T01:42:00Z">
        <w:r w:rsidR="00A40C87">
          <w:rPr>
            <w:lang w:val="en-US"/>
          </w:rPr>
          <w:t xml:space="preserve">. </w:t>
        </w:r>
      </w:ins>
      <w:ins w:id="213" w:author="Deepikaa Menon" w:date="2020-08-10T01:43:00Z">
        <w:r w:rsidR="00A40C87">
          <w:rPr>
            <w:lang w:val="en-US"/>
          </w:rPr>
          <w:t>Protein friction</w:t>
        </w:r>
      </w:ins>
      <w:ins w:id="214" w:author="Deepikaa Menon" w:date="2020-08-10T01:44:00Z">
        <w:r w:rsidR="00A40C87">
          <w:rPr>
            <w:lang w:val="en-US"/>
          </w:rPr>
          <w:t xml:space="preserve"> along the membrane invagination</w:t>
        </w:r>
      </w:ins>
      <w:ins w:id="215" w:author="Deepikaa Menon" w:date="2020-08-10T01:43:00Z">
        <w:r w:rsidR="00A40C87">
          <w:rPr>
            <w:lang w:val="en-US"/>
          </w:rPr>
          <w:t xml:space="preserve"> has been proposed as a mechanism by which</w:t>
        </w:r>
      </w:ins>
      <w:ins w:id="216" w:author="Deepikaa Menon" w:date="2020-08-10T01:44:00Z">
        <w:r w:rsidR="00A40C87">
          <w:rPr>
            <w:lang w:val="en-US"/>
          </w:rPr>
          <w:t xml:space="preserve"> scission may occur</w:t>
        </w:r>
      </w:ins>
      <w:ins w:id="217" w:author="Deepikaa Menon" w:date="2020-08-10T21:55:00Z">
        <w:r w:rsidR="000002C7">
          <w:rPr>
            <w:lang w:val="en-US"/>
          </w:rPr>
          <w:t xml:space="preserve"> </w:t>
        </w:r>
      </w:ins>
      <w:ins w:id="218" w:author="Deepikaa Menon" w:date="2020-08-10T21:56:00Z">
        <w:r w:rsidR="000002C7">
          <w:rPr>
            <w:lang w:val="en-US"/>
          </w:rPr>
          <w:fldChar w:fldCharType="begin" w:fldLock="1"/>
        </w:r>
      </w:ins>
      <w:r w:rsidR="00032109">
        <w:rPr>
          <w:lang w:val="en-US"/>
        </w:rPr>
        <w:instrText>ADDIN CSL_CITATION {"citationItems":[{"id":"ITEM-1","itemData":{"DOI":"10.1016/j.cell.2017.05.047","ISBN":"1097-4172 (Electronic) 0092-8674 (Linking)","ISSN":"10974172","PMID":"28648660","abstract":"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 Baptiste","non-dropping-particle":"","parse-names":false,"suffix":""},{"dropping-particle":"","family":"Renard","given":"Henri Françoi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Johannes","given":"Ludger","non-dropping-particle":"","parse-names":false,"suffix":""},{"dropping-particle":"","family":"Bassereau","given":"Patricia","non-dropping-particle":"","parse-names":false,"suffix":""},{"dropping-particle":"","family":"Callan-Jones","given":"Andrew","non-dropping-particle":"","parse-names":false,"suffix":""}],"container-title":"Cell","id":"ITEM-1","issue":"1","issued":{"date-parts":[["2017"]]},"page":"172-184.e11","publisher":"Elsevier","title":"Friction Mediates Scission of Tubular Membranes Scaffolded by BAR Proteins","type":"article-journal","volume":"170"},"uris":["http://www.mendeley.com/documents/?uuid=caa94ab7-3222-38b1-8e2f-2ef65890756f"]}],"mendeley":{"formattedCitation":"(Simunovic et al. 2017)","plainTextFormattedCitation":"(Simunovic et al. 2017)","previouslyFormattedCitation":"(Simunovic et al. 2017)"},"properties":{"noteIndex":0},"schema":"https://github.com/citation-style-language/schema/raw/master/csl-citation.json"}</w:instrText>
      </w:r>
      <w:r w:rsidR="000002C7">
        <w:rPr>
          <w:lang w:val="en-US"/>
        </w:rPr>
        <w:fldChar w:fldCharType="separate"/>
      </w:r>
      <w:r w:rsidR="000002C7" w:rsidRPr="000002C7">
        <w:rPr>
          <w:noProof/>
          <w:lang w:val="en-US"/>
        </w:rPr>
        <w:t>(Simunovic et al. 2017)</w:t>
      </w:r>
      <w:ins w:id="219" w:author="Deepikaa Menon" w:date="2020-08-10T21:56:00Z">
        <w:r w:rsidR="000002C7">
          <w:rPr>
            <w:lang w:val="en-US"/>
          </w:rPr>
          <w:fldChar w:fldCharType="end"/>
        </w:r>
      </w:ins>
      <w:ins w:id="220" w:author="Deepikaa Menon" w:date="2020-08-10T01:44:00Z">
        <w:r w:rsidR="00A40C87">
          <w:rPr>
            <w:lang w:val="en-US"/>
          </w:rPr>
          <w:t>.</w:t>
        </w:r>
      </w:ins>
      <w:ins w:id="221" w:author="Deepikaa Menon" w:date="2020-08-10T01:43:00Z">
        <w:r w:rsidR="00A40C87">
          <w:rPr>
            <w:lang w:val="en-US"/>
          </w:rPr>
          <w:t xml:space="preserve"> </w:t>
        </w:r>
      </w:ins>
      <w:ins w:id="222" w:author="Deepikaa Menon" w:date="2020-08-10T01:41:00Z">
        <w:r>
          <w:rPr>
            <w:lang w:val="en-US"/>
          </w:rPr>
          <w:t xml:space="preserve"> </w:t>
        </w:r>
      </w:ins>
      <w:r w:rsidR="00985115" w:rsidRPr="00236C39">
        <w:rPr>
          <w:lang w:val="en-US"/>
        </w:rPr>
        <w:t xml:space="preserve">We used quantitative live-cell imaging and genetic manipulation in </w:t>
      </w:r>
      <w:r w:rsidR="00985115" w:rsidRPr="000857C2">
        <w:rPr>
          <w:i/>
          <w:iCs/>
          <w:lang w:val="en-US"/>
        </w:rPr>
        <w:t>S</w:t>
      </w:r>
      <w:ins w:id="223" w:author="Marko Kaksonen" w:date="2020-08-03T15:54:00Z">
        <w:r w:rsidR="0026542A" w:rsidRPr="000857C2">
          <w:rPr>
            <w:i/>
            <w:iCs/>
            <w:lang w:val="en-US"/>
          </w:rPr>
          <w:t xml:space="preserve">accharomyces </w:t>
        </w:r>
        <w:bookmarkStart w:id="224" w:name="_GoBack"/>
        <w:bookmarkEnd w:id="224"/>
        <w:r w:rsidR="0026542A" w:rsidRPr="000857C2">
          <w:rPr>
            <w:i/>
            <w:iCs/>
            <w:lang w:val="en-US"/>
          </w:rPr>
          <w:t>cerevisiae</w:t>
        </w:r>
        <w:r w:rsidR="0026542A" w:rsidRPr="00236C39">
          <w:rPr>
            <w:lang w:val="en-US"/>
          </w:rPr>
          <w:t xml:space="preserve"> </w:t>
        </w:r>
      </w:ins>
      <w:r w:rsidR="00985115" w:rsidRPr="00236C39">
        <w:rPr>
          <w:lang w:val="en-US"/>
        </w:rPr>
        <w:t xml:space="preserve">to </w:t>
      </w:r>
      <w:ins w:id="225" w:author="Deepikaa Menon" w:date="2020-08-10T01:45:00Z">
        <w:r w:rsidR="00A40C87">
          <w:rPr>
            <w:lang w:val="en-US"/>
          </w:rPr>
          <w:t xml:space="preserve">test these theories and </w:t>
        </w:r>
      </w:ins>
      <w:r w:rsidR="00985115" w:rsidRPr="00236C39">
        <w:rPr>
          <w:lang w:val="en-US"/>
        </w:rPr>
        <w:t xml:space="preserve">investigate the influence of </w:t>
      </w:r>
      <w:proofErr w:type="spellStart"/>
      <w:r w:rsidR="00985115" w:rsidRPr="00236C39">
        <w:rPr>
          <w:lang w:val="en-US"/>
        </w:rPr>
        <w:t>Rvs</w:t>
      </w:r>
      <w:proofErr w:type="spellEnd"/>
      <w:r w:rsidR="00985115" w:rsidRPr="00236C39">
        <w:rPr>
          <w:lang w:val="en-US"/>
        </w:rPr>
        <w:t xml:space="preserve"> </w:t>
      </w:r>
      <w:ins w:id="226" w:author="Deepikaa Menon" w:date="2020-08-10T01:45:00Z">
        <w:r w:rsidR="00A40C87">
          <w:rPr>
            <w:lang w:val="en-US"/>
          </w:rPr>
          <w:t>i</w:t>
        </w:r>
      </w:ins>
      <w:ins w:id="227" w:author="Deepikaa Menon" w:date="2020-08-10T01:46:00Z">
        <w:r w:rsidR="00A40C87">
          <w:rPr>
            <w:lang w:val="en-US"/>
          </w:rPr>
          <w:t>n endocytic scission</w:t>
        </w:r>
      </w:ins>
      <w:del w:id="228" w:author="Deepikaa Menon" w:date="2020-08-10T01:45:00Z">
        <w:r w:rsidR="00985115" w:rsidRPr="00236C39" w:rsidDel="00A40C87">
          <w:rPr>
            <w:lang w:val="en-US"/>
          </w:rPr>
          <w:delText xml:space="preserve">and </w:delText>
        </w:r>
        <w:commentRangeStart w:id="229"/>
        <w:r w:rsidR="00985115" w:rsidRPr="00236C39" w:rsidDel="00A40C87">
          <w:rPr>
            <w:lang w:val="en-US"/>
          </w:rPr>
          <w:delText xml:space="preserve">several Rvs interacting proteins </w:delText>
        </w:r>
        <w:commentRangeEnd w:id="229"/>
        <w:r w:rsidR="003C1C0B" w:rsidDel="00A40C87">
          <w:rPr>
            <w:rStyle w:val="CommentReference"/>
          </w:rPr>
          <w:commentReference w:id="229"/>
        </w:r>
        <w:r w:rsidR="00985115" w:rsidRPr="00236C39" w:rsidDel="00A40C87">
          <w:rPr>
            <w:lang w:val="en-US"/>
          </w:rPr>
          <w:delText>that have been suggested to have a role in scission</w:delText>
        </w:r>
      </w:del>
      <w:r w:rsidR="00985115" w:rsidRPr="00236C39">
        <w:rPr>
          <w:lang w:val="en-US"/>
        </w:rPr>
        <w:t xml:space="preserve">. We found that </w:t>
      </w:r>
      <w:proofErr w:type="spellStart"/>
      <w:ins w:id="230" w:author="Deepikaa Menon" w:date="2020-08-10T01:47:00Z">
        <w:r w:rsidR="00A40C87">
          <w:rPr>
            <w:lang w:val="en-US"/>
          </w:rPr>
          <w:t>Rvs</w:t>
        </w:r>
        <w:proofErr w:type="spellEnd"/>
        <w:r w:rsidR="00A40C87">
          <w:rPr>
            <w:lang w:val="en-US"/>
          </w:rPr>
          <w:t xml:space="preserve"> is recruited to endocytic sites by both BAR and SH3 domains. </w:t>
        </w:r>
      </w:ins>
      <w:ins w:id="231" w:author="Deepikaa Menon" w:date="2020-08-10T01:48:00Z">
        <w:r w:rsidR="00A40C87">
          <w:rPr>
            <w:lang w:val="en-US"/>
          </w:rPr>
          <w:t xml:space="preserve">Of several </w:t>
        </w:r>
      </w:ins>
      <w:ins w:id="232" w:author="Deepikaa Menon" w:date="2020-08-10T21:58:00Z">
        <w:r w:rsidR="00032109">
          <w:rPr>
            <w:lang w:val="en-US"/>
          </w:rPr>
          <w:t>potential</w:t>
        </w:r>
      </w:ins>
      <w:ins w:id="233" w:author="Deepikaa Menon" w:date="2020-08-10T01:48:00Z">
        <w:r w:rsidR="00A40C87">
          <w:rPr>
            <w:lang w:val="en-US"/>
          </w:rPr>
          <w:t xml:space="preserve"> actin-interacting binding partners of the SH3 domains</w:t>
        </w:r>
      </w:ins>
      <w:ins w:id="234" w:author="Deepikaa Menon" w:date="2020-08-10T01:52:00Z">
        <w:r w:rsidR="00960CE1">
          <w:rPr>
            <w:lang w:val="en-US"/>
          </w:rPr>
          <w:t xml:space="preserve"> such as Myo3, Myo5, Vrp1</w:t>
        </w:r>
      </w:ins>
      <w:ins w:id="235" w:author="Deepikaa Menon" w:date="2020-08-10T01:48:00Z">
        <w:r w:rsidR="00A40C87">
          <w:rPr>
            <w:lang w:val="en-US"/>
          </w:rPr>
          <w:t xml:space="preserve">, </w:t>
        </w:r>
      </w:ins>
      <w:ins w:id="236" w:author="Deepikaa Menon" w:date="2020-08-10T01:52:00Z">
        <w:r w:rsidR="00960CE1">
          <w:rPr>
            <w:lang w:val="en-US"/>
          </w:rPr>
          <w:t>Abp1</w:t>
        </w:r>
      </w:ins>
      <w:ins w:id="237" w:author="Deepikaa Menon" w:date="2020-08-10T21:57:00Z">
        <w:r w:rsidR="00032109">
          <w:rPr>
            <w:lang w:val="en-US"/>
          </w:rPr>
          <w:t xml:space="preserve"> </w:t>
        </w:r>
        <w:r w:rsidR="00032109">
          <w:rPr>
            <w:lang w:val="en-US"/>
          </w:rPr>
          <w:fldChar w:fldCharType="begin" w:fldLock="1"/>
        </w:r>
      </w:ins>
      <w:r w:rsidR="00032109">
        <w:rPr>
          <w:lang w:val="en-US"/>
        </w:rPr>
        <w:instrText>ADDIN CSL_CITATION {"citationItems":[{"id":"ITEM-1","itemData":{"ISSN":"1059-1524","PMID":"9190214","abstract":"In a variety of organisms, a number of proteins associated with the cortical actin cytoskeleton contain SH3 domains, suggesting that these domains may provide the physical basis for functional interactions among structural and regulatory proteins in the actin cytoskeleton. We present evidence that SH3 domains mediate at least two independent functions of the Saccharomyces cerevisiae actin-binding protein Abp1p in vivo. Abp1p contains a single SH3 domain that has recently been shown to bind in vitro to the adenylyl cyclase-associated protein Srv2p. Immunofluorescence analysis of Srv2p subcellular localization in strains carrying mutations in either ABP1 or SRV2 reveals that the Abp1p SH3 domain mediates the normal association of Srv2p with the cortical actin cytoskeleton. We also show that a site in Abp1p itself is specifically bound by the SH3 domain of the actin-associated protein Rvs167p. Genetic analysis provides evidence that Abp1p and Rvs167p have functions that are closely interrelated. Abp1 null mutations, like rvs167 mutations, result in defects in sporulation and reduced viability under certain suboptimal growth conditions. In addition, mutations in ABP1 and RVS167 yield similar profiles of genetic \"synthetic lethal\" interactions when combined with mutations in genes encoding other cytoskeletal components. Mutations which specifically disrupt the SH3 domain-mediated interaction between Abp1p and Srv2p, however, show none of the shared phenotypes of abp1 and rvs167 mutations. We conclude that the Abp1p SH3 domain mediates the association of Srv2p with the cortical actin cytoskeleton, and that Abp1p performs a distinct function that is likely to involve binding by the Rvs167p SH3 domain. Overall, work presented here illustrates how SH3 domains can integrate the activities of multiple actin cytoskeleton proteins in response to varying environmental conditions.","author":[{"dropping-particle":"","family":"Lila","given":"T","non-dropping-particle":"","parse-names":false,"suffix":""},{"dropping-particle":"","family":"Drubin","given":"D G","non-dropping-particle":"","parse-names":false,"suffix":""}],"container-title":"Molecular biology of the cell","id":"ITEM-1","issue":"2","issued":{"date-parts":[["1997","2"]]},"page":"367-85","publisher":"American Society for Cell Biology","title":"Evidence for physical and functional interactions among two Saccharomyces cerevisiae SH3 domain proteins, an adenylyl cyclase-associated protein and the actin cytoskeleton.","type":"article-journal","volume":"8"},"uris":["http://www.mendeley.com/documents/?uuid=32b25daa-a855-3b6a-bae9-d67f7cddc8c1"]},{"id":"ITEM-2","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2","issue":"9","issued":{"date-parts":[["2009","9"]]},"page":"e1000204","title":"The Mechanochemistry of Endocytosis","type":"article-journal","volume":"7"},"uris":["http://www.mendeley.com/documents/?uuid=e91c13ff-ea05-4ceb-ae70-eb47643eb002"]},{"id":"ITEM-3","itemData":{"ISSN":"0016-6731, 1943-2631","abstract":"Morphological changes during cell division in the yeast Saccharomyces cerevisiae are controlled by cell-cycle regulators. The Pcl-Pho85p kinase complex has been implicated in the regulation of the actin cytoskeleton at least in part through Rvs167p. Rvs167p consists of three domains called BAR, GPA, and SH3. Using a two-hybrid assay, we demonstrated that each region of Rvs167p participates in protein-protein interactions: the BAR domain bound the BAR domain of another Rvs167p protein and that of Rvs161p, the GPA region bound Pcl2p, and the SH3 domain bound Abp1p. We identified Rvs167p as a Las17p/Bee1p-interacting protein in a two-hybrid screen and showed that Las17p/Bee1p bound the SH3 domain of Rvs167p. We tested the extent to which the Rvs167p protein domains rescued phenotypes associated with deletion of RVS167: salt sensitivity, random budding, and endocytosis and sporulation defects. The BAR domain was sufficient for full or partial rescue of all rvs167 mutant phenotypes tested but not required for the sporulation defect for which the SH3 domain was also sufficient. Overexpression of Rvs167p inhibits cell growth. The BAR domain was essential for this inhibition and the SH3 domain had only a minor effect. Rvs167p may link the cell cycle regulator Pcl-Pho85p kinase and the actin cytoskeleton. We propose that Rvs167p is activated by phosphorylation in its GPA region by the Pcl-Pho85p kinase. Upon activation, Rvs167p enters a multiprotein complex, making critical contacts in its BAR domain and redundant or minor contacts with its SH3 domain.","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3","issue":"3","issued":{"date-parts":[["1999","7"]]},"language":"en","page":"881-893","title":"In Vivo Analysis of the Domains of Yeast Rvs167p Suggests Rvs167p Function Is Mediated Through Multiple Protein Interactions","type":"article-journal","volume":"152"},"uris":["http://www.mendeley.com/documents/?uuid=0995a1e4-7c17-443d-9adf-0653e41b19da"]},{"id":"ITEM-4","itemData":{"DOI":"10.1091/mbc.10.10.3521","ISSN":"1059-1524","author":[{"dropping-particle":"","family":"Madania","given":"Ammar","non-dropping-particle":"","parse-names":false,"suffix":""},{"dropping-particle":"","family":"Dumoulin","given":"Pascal","non-dropping-particle":"","parse-names":false,"suffix":""},{"dropping-particle":"","family":"Grava","given":"Sandrine","non-dropping-particle":"","parse-names":false,"suffix":""},{"dropping-particle":"","family":"Kitamoto","given":"Hiroko","non-dropping-particle":"","parse-names":false,"suffix":""},{"dropping-particle":"","family":"Schärer-Brodbeck","given":"Claudia","non-dropping-particle":"","parse-names":false,"suffix":""},{"dropping-particle":"","family":"Soulard","given":"Alexandre","non-dropping-particle":"","parse-names":false,"suffix":""},{"dropping-particle":"","family":"Moreau","given":"Violaine","non-dropping-particle":"","parse-names":false,"suffix":""},{"dropping-particle":"","family":"Winsor","given":"Barbara","non-dropping-particle":"","parse-names":false,"suffix":""}],"container-title":"Molecular Biology of the Cell","editor":[{"dropping-particle":"","family":"Drubin","given":"David","non-dropping-particle":"","parse-names":false,"suffix":""}],"id":"ITEM-4","issue":"10","issued":{"date-parts":[["1999","10"]]},"page":"3521-3538","title":"The &lt;i&gt;Saccharomyces cerevisiae&lt;/i&gt; Homologue of Human Wiskott–Aldrich Syndrome Protein Las17p Interacts with the Arp2/3 Complex","type":"article-journal","volume":"10"},"uris":["http://www.mendeley.com/documents/?uuid=b9af36df-f878-3612-a2cf-e7d5383e7d87"]}],"mendeley":{"formattedCitation":"(Lila and Drubin 1997; Liu et al. 2009; Colwill et al. 1999; Madania et al. 1999)","plainTextFormattedCitation":"(Lila and Drubin 1997; Liu et al. 2009; Colwill et al. 1999; Madania et al. 1999)","previouslyFormattedCitation":"(Lila and Drubin 1997; Liu et al. 2009)"},"properties":{"noteIndex":0},"schema":"https://github.com/citation-style-language/schema/raw/master/csl-citation.json"}</w:instrText>
      </w:r>
      <w:r w:rsidR="00032109">
        <w:rPr>
          <w:lang w:val="en-US"/>
        </w:rPr>
        <w:fldChar w:fldCharType="separate"/>
      </w:r>
      <w:r w:rsidR="00032109" w:rsidRPr="00032109">
        <w:rPr>
          <w:noProof/>
          <w:lang w:val="en-US"/>
        </w:rPr>
        <w:t>(Lila and Drubin 1997; Liu et al. 2009; Colwill et al. 1999; Madania et al. 1999)</w:t>
      </w:r>
      <w:ins w:id="238" w:author="Deepikaa Menon" w:date="2020-08-10T21:57:00Z">
        <w:r w:rsidR="00032109">
          <w:rPr>
            <w:lang w:val="en-US"/>
          </w:rPr>
          <w:fldChar w:fldCharType="end"/>
        </w:r>
        <w:r w:rsidR="00032109">
          <w:rPr>
            <w:lang w:val="en-US"/>
          </w:rPr>
          <w:t>.</w:t>
        </w:r>
      </w:ins>
      <w:ins w:id="239" w:author="Deepikaa Menon" w:date="2020-08-10T01:52:00Z">
        <w:r w:rsidR="00505F71">
          <w:rPr>
            <w:lang w:val="en-US"/>
          </w:rPr>
          <w:t xml:space="preserve"> </w:t>
        </w:r>
      </w:ins>
      <w:ins w:id="240" w:author="Deepikaa Menon" w:date="2020-08-10T01:48:00Z">
        <w:r w:rsidR="00A40C87">
          <w:rPr>
            <w:lang w:val="en-US"/>
          </w:rPr>
          <w:t xml:space="preserve">we found </w:t>
        </w:r>
      </w:ins>
      <w:ins w:id="241" w:author="Deepikaa Menon" w:date="2020-08-10T01:49:00Z">
        <w:r w:rsidR="00A40C87">
          <w:rPr>
            <w:lang w:val="en-US"/>
          </w:rPr>
          <w:t xml:space="preserve">that type I myosin Myo3 interacts with </w:t>
        </w:r>
        <w:proofErr w:type="spellStart"/>
        <w:r w:rsidR="00A40C87">
          <w:rPr>
            <w:lang w:val="en-US"/>
          </w:rPr>
          <w:t>Rvs</w:t>
        </w:r>
        <w:proofErr w:type="spellEnd"/>
        <w:r w:rsidR="00A40C87">
          <w:rPr>
            <w:lang w:val="en-US"/>
          </w:rPr>
          <w:t xml:space="preserve"> SH3 domains. Our data also suggests that the </w:t>
        </w:r>
      </w:ins>
      <w:ins w:id="242" w:author="Deepikaa Menon" w:date="2020-08-10T01:51:00Z">
        <w:r w:rsidR="00A40C87">
          <w:rPr>
            <w:lang w:val="en-US"/>
          </w:rPr>
          <w:t xml:space="preserve">aforementioned </w:t>
        </w:r>
      </w:ins>
      <w:ins w:id="243" w:author="Deepikaa Menon" w:date="2020-08-10T01:49:00Z">
        <w:r w:rsidR="00A40C87">
          <w:rPr>
            <w:lang w:val="en-US"/>
          </w:rPr>
          <w:t xml:space="preserve">theories of membrane scission are unlikely to sever the membrane in </w:t>
        </w:r>
      </w:ins>
      <w:ins w:id="244" w:author="Deepikaa Menon" w:date="2020-08-10T01:50:00Z">
        <w:r w:rsidR="00A40C87">
          <w:rPr>
            <w:lang w:val="en-US"/>
          </w:rPr>
          <w:t xml:space="preserve">yeast, and </w:t>
        </w:r>
      </w:ins>
      <w:ins w:id="245" w:author="Deepikaa Menon" w:date="2020-08-10T01:53:00Z">
        <w:r w:rsidR="009B4992">
          <w:rPr>
            <w:lang w:val="en-US"/>
          </w:rPr>
          <w:t>that</w:t>
        </w:r>
      </w:ins>
      <w:ins w:id="246" w:author="Deepikaa Menon" w:date="2020-08-10T01:50:00Z">
        <w:r w:rsidR="00A40C87">
          <w:rPr>
            <w:lang w:val="en-US"/>
          </w:rPr>
          <w:t xml:space="preserve"> actin </w:t>
        </w:r>
      </w:ins>
      <w:ins w:id="247" w:author="Deepikaa Menon" w:date="2020-08-10T01:53:00Z">
        <w:r w:rsidR="009B4992">
          <w:rPr>
            <w:lang w:val="en-US"/>
          </w:rPr>
          <w:t>polymerization</w:t>
        </w:r>
      </w:ins>
      <w:ins w:id="248" w:author="Deepikaa Menon" w:date="2020-08-10T01:50:00Z">
        <w:r w:rsidR="00A40C87">
          <w:rPr>
            <w:lang w:val="en-US"/>
          </w:rPr>
          <w:t xml:space="preserve"> likely generates the forces required for scission. </w:t>
        </w:r>
      </w:ins>
    </w:p>
    <w:p w14:paraId="59E3669E" w14:textId="77777777" w:rsidR="00A40C87" w:rsidRDefault="00A40C87" w:rsidP="00A40C87">
      <w:pPr>
        <w:rPr>
          <w:ins w:id="249" w:author="Deepikaa Menon" w:date="2020-08-10T01:47:00Z"/>
          <w:lang w:val="en-US"/>
        </w:rPr>
      </w:pPr>
    </w:p>
    <w:p w14:paraId="7BFB7EA4" w14:textId="313DF050" w:rsidR="00032109" w:rsidRPr="00032109" w:rsidRDefault="00143F97" w:rsidP="00032109">
      <w:pPr>
        <w:widowControl w:val="0"/>
        <w:autoSpaceDE w:val="0"/>
        <w:autoSpaceDN w:val="0"/>
        <w:adjustRightInd w:val="0"/>
        <w:ind w:left="480" w:hanging="480"/>
        <w:rPr>
          <w:rFonts w:ascii="Calibri" w:hAnsi="Calibri" w:cs="Calibri"/>
          <w:noProof/>
          <w:lang w:val="en-GB"/>
        </w:rPr>
      </w:pPr>
      <w:ins w:id="250"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032109" w:rsidRPr="00032109">
        <w:rPr>
          <w:rFonts w:ascii="Calibri" w:hAnsi="Calibri" w:cs="Calibri"/>
          <w:noProof/>
          <w:lang w:val="en-GB"/>
        </w:rPr>
        <w:t xml:space="preserve">Antonny, Bruno, Christopher Burd, Pietro De Camilli, Elizabeth Chen, Oliver Daumke, Katja Faelber, Marijn Ford, et al. 2016. ‘Membrane Fission by Dynamin: What We Know and What We Need to Know’. </w:t>
      </w:r>
      <w:r w:rsidR="00032109" w:rsidRPr="00032109">
        <w:rPr>
          <w:rFonts w:ascii="Calibri" w:hAnsi="Calibri" w:cs="Calibri"/>
          <w:i/>
          <w:iCs/>
          <w:noProof/>
          <w:lang w:val="en-GB"/>
        </w:rPr>
        <w:t>The EMBO Journal</w:t>
      </w:r>
      <w:r w:rsidR="00032109" w:rsidRPr="00032109">
        <w:rPr>
          <w:rFonts w:ascii="Calibri" w:hAnsi="Calibri" w:cs="Calibri"/>
          <w:noProof/>
          <w:lang w:val="en-GB"/>
        </w:rPr>
        <w:t xml:space="preserve"> 35 (21): 2270–84. https://doi.org/10.15252/embj.201694613.</w:t>
      </w:r>
    </w:p>
    <w:p w14:paraId="7A365163"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Bitsikas, Vassilis, Ivan R Corrêa, and Benjamin J Nichols. 2014. ‘Clathrin-Independent Pathways Do Not Contribute Significantly to Endocytic Flux’. </w:t>
      </w:r>
      <w:r w:rsidRPr="00032109">
        <w:rPr>
          <w:rFonts w:ascii="Calibri" w:hAnsi="Calibri" w:cs="Calibri"/>
          <w:i/>
          <w:iCs/>
          <w:noProof/>
          <w:lang w:val="en-GB"/>
        </w:rPr>
        <w:t>ELife</w:t>
      </w:r>
      <w:r w:rsidRPr="00032109">
        <w:rPr>
          <w:rFonts w:ascii="Calibri" w:hAnsi="Calibri" w:cs="Calibri"/>
          <w:noProof/>
          <w:lang w:val="en-GB"/>
        </w:rPr>
        <w:t xml:space="preserve"> 3 (September): e03970. https://doi.org/10.7554/eLife.03970.</w:t>
      </w:r>
    </w:p>
    <w:p w14:paraId="10DD44D2"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Bui, Huyen T, Mary A Karren, Debjani Bhar, and Janet M Shaw. 2012. ‘A Novel Motif in the Yeast Mitochondrial Dynamin Dnm1 Is Essential for Adaptor Binding and Membrane Recruitment.’ </w:t>
      </w:r>
      <w:r w:rsidRPr="00032109">
        <w:rPr>
          <w:rFonts w:ascii="Calibri" w:hAnsi="Calibri" w:cs="Calibri"/>
          <w:i/>
          <w:iCs/>
          <w:noProof/>
          <w:lang w:val="en-GB"/>
        </w:rPr>
        <w:t>The Journal of Cell Biology</w:t>
      </w:r>
      <w:r w:rsidRPr="00032109">
        <w:rPr>
          <w:rFonts w:ascii="Calibri" w:hAnsi="Calibri" w:cs="Calibri"/>
          <w:noProof/>
          <w:lang w:val="en-GB"/>
        </w:rPr>
        <w:t xml:space="preserve"> 199 (4): 613–22. https://doi.org/10.1083/jcb.201207079.</w:t>
      </w:r>
    </w:p>
    <w:p w14:paraId="13A5D787"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Cestra, G, L Castagnoli, L Dente, O Minenkova, A Petrelli, N Migone, U Hoffmüller, J Schneider-Mergener, and G Cesareni. 1999. ‘The SH3 Domains of Endophilin and Amphiphysin Bind to the Proline-Rich Region of Synaptojanin 1 at Distinct Sites That Display an Unconventional Binding Specificity.’ </w:t>
      </w:r>
      <w:r w:rsidRPr="00032109">
        <w:rPr>
          <w:rFonts w:ascii="Calibri" w:hAnsi="Calibri" w:cs="Calibri"/>
          <w:i/>
          <w:iCs/>
          <w:noProof/>
          <w:lang w:val="en-GB"/>
        </w:rPr>
        <w:t>The Journal of Biological Chemistry</w:t>
      </w:r>
      <w:r w:rsidRPr="00032109">
        <w:rPr>
          <w:rFonts w:ascii="Calibri" w:hAnsi="Calibri" w:cs="Calibri"/>
          <w:noProof/>
          <w:lang w:val="en-GB"/>
        </w:rPr>
        <w:t xml:space="preserve"> 274 (45): 32001–7. https://doi.org/10.1074/JBC.274.45.32001.</w:t>
      </w:r>
    </w:p>
    <w:p w14:paraId="5C4A0219"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Colwill, Karen, Deborah Field, Lynda Moore, James Friesen, and Brenda Andrews. 1999. ‘In Vivo Analysis of the Domains of Yeast Rvs167p Suggests Rvs167p Function Is Mediated Through Multiple Protein Interactions’. </w:t>
      </w:r>
      <w:r w:rsidRPr="00032109">
        <w:rPr>
          <w:rFonts w:ascii="Calibri" w:hAnsi="Calibri" w:cs="Calibri"/>
          <w:i/>
          <w:iCs/>
          <w:noProof/>
          <w:lang w:val="en-GB"/>
        </w:rPr>
        <w:t>Genetics</w:t>
      </w:r>
      <w:r w:rsidRPr="00032109">
        <w:rPr>
          <w:rFonts w:ascii="Calibri" w:hAnsi="Calibri" w:cs="Calibri"/>
          <w:noProof/>
          <w:lang w:val="en-GB"/>
        </w:rPr>
        <w:t xml:space="preserve"> 152 (3): 881–93. http://www.genetics.org/content/152/3/881.</w:t>
      </w:r>
    </w:p>
    <w:p w14:paraId="1E3F71CB"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Farsad, K, N Ringstad, K Takei, S R Floyd, K Rose, and P De Camilli. 2001. ‘Generation of High Curvature Membranes Mediated by Direct Endophilin Bilayer Interactions.’ </w:t>
      </w:r>
      <w:r w:rsidRPr="00032109">
        <w:rPr>
          <w:rFonts w:ascii="Calibri" w:hAnsi="Calibri" w:cs="Calibri"/>
          <w:i/>
          <w:iCs/>
          <w:noProof/>
          <w:lang w:val="en-GB"/>
        </w:rPr>
        <w:t>The Journal of Cell Biology</w:t>
      </w:r>
      <w:r w:rsidRPr="00032109">
        <w:rPr>
          <w:rFonts w:ascii="Calibri" w:hAnsi="Calibri" w:cs="Calibri"/>
          <w:noProof/>
          <w:lang w:val="en-GB"/>
        </w:rPr>
        <w:t xml:space="preserve"> 155 (2): 193–200. https://doi.org/10.1083/jcb.200107075.</w:t>
      </w:r>
    </w:p>
    <w:p w14:paraId="02FD4421"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Ferguson, Shawn M., Shawn Ferguson, Andrea Raimondi, Summer Paradise, Hongying Shen, Kumi Mesaki, Agnes Ferguson, et al. 2009. ‘Coordinated Actions of Actin and BAR Proteins Upstream of Dynamin at Endocytic Clathrin-Coated Pits’. </w:t>
      </w:r>
      <w:r w:rsidRPr="00032109">
        <w:rPr>
          <w:rFonts w:ascii="Calibri" w:hAnsi="Calibri" w:cs="Calibri"/>
          <w:i/>
          <w:iCs/>
          <w:noProof/>
          <w:lang w:val="en-GB"/>
        </w:rPr>
        <w:t>Developmental Cell</w:t>
      </w:r>
      <w:r w:rsidRPr="00032109">
        <w:rPr>
          <w:rFonts w:ascii="Calibri" w:hAnsi="Calibri" w:cs="Calibri"/>
          <w:noProof/>
          <w:lang w:val="en-GB"/>
        </w:rPr>
        <w:t xml:space="preserve"> 17 (6): 811–22. https://doi.org/10.1016/j.devcel.2009.11.005.</w:t>
      </w:r>
    </w:p>
    <w:p w14:paraId="492B4F20"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Friesen, Helena, Christine Humphries, Yuen Ho, Oliver Schub, Karen Colwill, and Brenda Andrews. 2006. ‘Characterization of the Yeast Amphiphysins Rvs161p and Rvs167p Reveals Roles for the Rvs Heterodimer In Vivo’. </w:t>
      </w:r>
      <w:r w:rsidRPr="00032109">
        <w:rPr>
          <w:rFonts w:ascii="Calibri" w:hAnsi="Calibri" w:cs="Calibri"/>
          <w:i/>
          <w:iCs/>
          <w:noProof/>
          <w:lang w:val="en-GB"/>
        </w:rPr>
        <w:t>Molecular Biology of the Cell</w:t>
      </w:r>
      <w:r w:rsidRPr="00032109">
        <w:rPr>
          <w:rFonts w:ascii="Calibri" w:hAnsi="Calibri" w:cs="Calibri"/>
          <w:noProof/>
          <w:lang w:val="en-GB"/>
        </w:rPr>
        <w:t xml:space="preserve"> 17 (3): 1306–21. https://doi.org/10.1091/mbc.E05-06-0476.</w:t>
      </w:r>
    </w:p>
    <w:p w14:paraId="1D874DC1"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lastRenderedPageBreak/>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32109">
        <w:rPr>
          <w:rFonts w:ascii="Calibri" w:hAnsi="Calibri" w:cs="Calibri"/>
          <w:i/>
          <w:iCs/>
          <w:noProof/>
          <w:lang w:val="en-GB"/>
        </w:rPr>
        <w:t>European Journal of Cell Biology</w:t>
      </w:r>
      <w:r w:rsidRPr="00032109">
        <w:rPr>
          <w:rFonts w:ascii="Calibri" w:hAnsi="Calibri" w:cs="Calibri"/>
          <w:noProof/>
          <w:lang w:val="en-GB"/>
        </w:rPr>
        <w:t xml:space="preserve"> 96 (2): 182–97. https://doi.org/10.1016/J.EJCB.2017.02.004.</w:t>
      </w:r>
    </w:p>
    <w:p w14:paraId="6ABEA866"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Grabs, D, V I Slepnev, Z Songyang, C David, M Lynch, L C Cantley, and P De Camilli. 1997. ‘The SH3 Domain of Amphiphysin Binds the Proline-Rich Domain of Dynamin at a Single Site That Defines a New SH3 Binding Consensus Sequence.’ </w:t>
      </w:r>
      <w:r w:rsidRPr="00032109">
        <w:rPr>
          <w:rFonts w:ascii="Calibri" w:hAnsi="Calibri" w:cs="Calibri"/>
          <w:i/>
          <w:iCs/>
          <w:noProof/>
          <w:lang w:val="en-GB"/>
        </w:rPr>
        <w:t>The Journal of Biological Chemistry</w:t>
      </w:r>
      <w:r w:rsidRPr="00032109">
        <w:rPr>
          <w:rFonts w:ascii="Calibri" w:hAnsi="Calibri" w:cs="Calibri"/>
          <w:noProof/>
          <w:lang w:val="en-GB"/>
        </w:rPr>
        <w:t xml:space="preserve"> 272 (20): 13419–25. https://doi.org/10.1074/JBC.272.20.13419.</w:t>
      </w:r>
    </w:p>
    <w:p w14:paraId="2F4F2F3E"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Grigliatti, Thomas A, Linda Hall, Raja Rosenbluth, and David T Suzuki. 1973. ‘Temperature-Sensitive Mutations in Drosophila Melanogaster XIV. A Selection of Immobile Adults *’. </w:t>
      </w:r>
      <w:r w:rsidRPr="00032109">
        <w:rPr>
          <w:rFonts w:ascii="Calibri" w:hAnsi="Calibri" w:cs="Calibri"/>
          <w:i/>
          <w:iCs/>
          <w:noProof/>
          <w:lang w:val="en-GB"/>
        </w:rPr>
        <w:t>Molec. Gen. Genet</w:t>
      </w:r>
      <w:r w:rsidRPr="00032109">
        <w:rPr>
          <w:rFonts w:ascii="Calibri" w:hAnsi="Calibri" w:cs="Calibri"/>
          <w:noProof/>
          <w:lang w:val="en-GB"/>
        </w:rPr>
        <w:t xml:space="preserve"> 120: 107–14. https://link.springer.com/content/pdf/10.1007%2FBF00267238.pdf.</w:t>
      </w:r>
    </w:p>
    <w:p w14:paraId="0BD41D5E"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Heuser, J E, and T S Reese. 1973. ‘Evidence for Recycling of Synaptic Vesicle Membrane during Transmitter Release at the Frog Neuromuscular Junction.’ </w:t>
      </w:r>
      <w:r w:rsidRPr="00032109">
        <w:rPr>
          <w:rFonts w:ascii="Calibri" w:hAnsi="Calibri" w:cs="Calibri"/>
          <w:i/>
          <w:iCs/>
          <w:noProof/>
          <w:lang w:val="en-GB"/>
        </w:rPr>
        <w:t>The Journal of Cell Biology</w:t>
      </w:r>
      <w:r w:rsidRPr="00032109">
        <w:rPr>
          <w:rFonts w:ascii="Calibri" w:hAnsi="Calibri" w:cs="Calibri"/>
          <w:noProof/>
          <w:lang w:val="en-GB"/>
        </w:rPr>
        <w:t xml:space="preserve"> 57 (2): 315–44. http://www.ncbi.nlm.nih.gov/pubmed/4348786.</w:t>
      </w:r>
    </w:p>
    <w:p w14:paraId="63774955"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Hoepfner, Dominic, Marlene van den Berg, Peter Philippsen, Henk F. Tabak, and Ewald H. Hettema. 2001. ‘A Role for Vps1p, Actin, and the Myo2p Motor in Peroxisome Abundance and Inheritance in </w:t>
      </w:r>
      <w:r w:rsidRPr="00032109">
        <w:rPr>
          <w:rFonts w:ascii="Calibri" w:hAnsi="Calibri" w:cs="Calibri"/>
          <w:i/>
          <w:iCs/>
          <w:noProof/>
          <w:lang w:val="en-GB"/>
        </w:rPr>
        <w:t>Saccharomyces Cerevisiae</w:t>
      </w:r>
      <w:r w:rsidRPr="00032109">
        <w:rPr>
          <w:rFonts w:ascii="Calibri" w:hAnsi="Calibri" w:cs="Calibri"/>
          <w:noProof/>
          <w:lang w:val="en-GB"/>
        </w:rPr>
        <w:t xml:space="preserve">’. </w:t>
      </w:r>
      <w:r w:rsidRPr="00032109">
        <w:rPr>
          <w:rFonts w:ascii="Calibri" w:hAnsi="Calibri" w:cs="Calibri"/>
          <w:i/>
          <w:iCs/>
          <w:noProof/>
          <w:lang w:val="en-GB"/>
        </w:rPr>
        <w:t>The Journal of Cell Biology</w:t>
      </w:r>
      <w:r w:rsidRPr="00032109">
        <w:rPr>
          <w:rFonts w:ascii="Calibri" w:hAnsi="Calibri" w:cs="Calibri"/>
          <w:noProof/>
          <w:lang w:val="en-GB"/>
        </w:rPr>
        <w:t xml:space="preserve"> 155 (6): 979–90. https://doi.org/10.1083/jcb.200107028.</w:t>
      </w:r>
    </w:p>
    <w:p w14:paraId="724525D5"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Kaksonen, Marko, and Aurélien Roux. 2018. ‘Mechanisms of Clathrin-Mediated Endocytosis’. </w:t>
      </w:r>
      <w:r w:rsidRPr="00032109">
        <w:rPr>
          <w:rFonts w:ascii="Calibri" w:hAnsi="Calibri" w:cs="Calibri"/>
          <w:i/>
          <w:iCs/>
          <w:noProof/>
          <w:lang w:val="en-GB"/>
        </w:rPr>
        <w:t>Nature Reviews Molecular Cell Biology</w:t>
      </w:r>
      <w:r w:rsidRPr="00032109">
        <w:rPr>
          <w:rFonts w:ascii="Calibri" w:hAnsi="Calibri" w:cs="Calibri"/>
          <w:noProof/>
          <w:lang w:val="en-GB"/>
        </w:rPr>
        <w:t xml:space="preserve"> 19 (5): 313–26. https://doi.org/10.1038/nrm.2017.132.</w:t>
      </w:r>
    </w:p>
    <w:p w14:paraId="61C9420E"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Kaksonen, Marko, Christopher P. Toret, and David G. Drubin. 2005. ‘A Modular Design for the Clathrin- and Actin-Mediated Endocytosis Machinery’. </w:t>
      </w:r>
      <w:r w:rsidRPr="00032109">
        <w:rPr>
          <w:rFonts w:ascii="Calibri" w:hAnsi="Calibri" w:cs="Calibri"/>
          <w:i/>
          <w:iCs/>
          <w:noProof/>
          <w:lang w:val="en-GB"/>
        </w:rPr>
        <w:t>Cell</w:t>
      </w:r>
      <w:r w:rsidRPr="00032109">
        <w:rPr>
          <w:rFonts w:ascii="Calibri" w:hAnsi="Calibri" w:cs="Calibri"/>
          <w:noProof/>
          <w:lang w:val="en-GB"/>
        </w:rPr>
        <w:t xml:space="preserve"> 123 (2): 305–20. https://doi.org/10.1016/j.cell.2005.09.024.</w:t>
      </w:r>
    </w:p>
    <w:p w14:paraId="00F7FFA9"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Kishimoto, T., Y. Sun, C. Buser, J. Liu, A. Michelot, and D. G. Drubin. 2011. ‘Determinants of Endocytic Membrane Geometry, Stability, and Scission’. </w:t>
      </w:r>
      <w:r w:rsidRPr="00032109">
        <w:rPr>
          <w:rFonts w:ascii="Calibri" w:hAnsi="Calibri" w:cs="Calibri"/>
          <w:i/>
          <w:iCs/>
          <w:noProof/>
          <w:lang w:val="en-GB"/>
        </w:rPr>
        <w:t>Proceedings of the National Academy of Sciences</w:t>
      </w:r>
      <w:r w:rsidRPr="00032109">
        <w:rPr>
          <w:rFonts w:ascii="Calibri" w:hAnsi="Calibri" w:cs="Calibri"/>
          <w:noProof/>
          <w:lang w:val="en-GB"/>
        </w:rPr>
        <w:t xml:space="preserve"> 108 (44): E979–88. https://doi.org/10.1073/pnas.1113413108.</w:t>
      </w:r>
    </w:p>
    <w:p w14:paraId="4517B170"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Kishimoto, Takuma, Yidi Sun, Christopher Buser, Jian Liu, Alphee Michelot, and David G. Drubin. 2011. ‘Determinants of Endocytic Membrane Geometry, Stability, and Scission’. </w:t>
      </w:r>
      <w:r w:rsidRPr="00032109">
        <w:rPr>
          <w:rFonts w:ascii="Calibri" w:hAnsi="Calibri" w:cs="Calibri"/>
          <w:i/>
          <w:iCs/>
          <w:noProof/>
          <w:lang w:val="en-GB"/>
        </w:rPr>
        <w:t>Proceedings of the National Academy of Sciences of the United States of America</w:t>
      </w:r>
      <w:r w:rsidRPr="00032109">
        <w:rPr>
          <w:rFonts w:ascii="Calibri" w:hAnsi="Calibri" w:cs="Calibri"/>
          <w:noProof/>
          <w:lang w:val="en-GB"/>
        </w:rPr>
        <w:t xml:space="preserve"> 108 (44): E979–88. https://doi.org/10.1073/pnas.1113413108.</w:t>
      </w:r>
    </w:p>
    <w:p w14:paraId="38FEF4A0"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Kukulski, Wanda, Martin Schorb, Marko Kaksonen, and John A. G. Briggs. 2012. ‘Plasma Membrane Reshaping during Endocytosis Is Revealed by Time-Resolved Electron Tomography’. </w:t>
      </w:r>
      <w:r w:rsidRPr="00032109">
        <w:rPr>
          <w:rFonts w:ascii="Calibri" w:hAnsi="Calibri" w:cs="Calibri"/>
          <w:i/>
          <w:iCs/>
          <w:noProof/>
          <w:lang w:val="en-GB"/>
        </w:rPr>
        <w:t>Cell</w:t>
      </w:r>
      <w:r w:rsidRPr="00032109">
        <w:rPr>
          <w:rFonts w:ascii="Calibri" w:hAnsi="Calibri" w:cs="Calibri"/>
          <w:noProof/>
          <w:lang w:val="en-GB"/>
        </w:rPr>
        <w:t xml:space="preserve"> 150 (3): 508–20. https://doi.org/10.1016/j.cell.2012.05.046.</w:t>
      </w:r>
    </w:p>
    <w:p w14:paraId="27FB6263"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Lila, T, and D G Drubin. 1997. ‘Evidence for Physical and Functional Interactions among Two Saccharomyces Cerevisiae SH3 Domain Proteins, an Adenylyl Cyclase-Associated Protein and the Actin Cytoskeleton.’ </w:t>
      </w:r>
      <w:r w:rsidRPr="00032109">
        <w:rPr>
          <w:rFonts w:ascii="Calibri" w:hAnsi="Calibri" w:cs="Calibri"/>
          <w:i/>
          <w:iCs/>
          <w:noProof/>
          <w:lang w:val="en-GB"/>
        </w:rPr>
        <w:t>Molecular Biology of the Cell</w:t>
      </w:r>
      <w:r w:rsidRPr="00032109">
        <w:rPr>
          <w:rFonts w:ascii="Calibri" w:hAnsi="Calibri" w:cs="Calibri"/>
          <w:noProof/>
          <w:lang w:val="en-GB"/>
        </w:rPr>
        <w:t xml:space="preserve"> 8 (2): 367–85. http://www.ncbi.nlm.nih.gov/pubmed/9190214.</w:t>
      </w:r>
    </w:p>
    <w:p w14:paraId="71FA35A5"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Liu, Jian, Yidi Sun, David G. Drubin, and George F. Oster. 2009. ‘The Mechanochemistry of Endocytosis’. </w:t>
      </w:r>
      <w:r w:rsidRPr="00032109">
        <w:rPr>
          <w:rFonts w:ascii="Calibri" w:hAnsi="Calibri" w:cs="Calibri"/>
          <w:i/>
          <w:iCs/>
          <w:noProof/>
          <w:lang w:val="en-GB"/>
        </w:rPr>
        <w:t>PLOS Biol</w:t>
      </w:r>
      <w:r w:rsidRPr="00032109">
        <w:rPr>
          <w:rFonts w:ascii="Calibri" w:hAnsi="Calibri" w:cs="Calibri"/>
          <w:noProof/>
          <w:lang w:val="en-GB"/>
        </w:rPr>
        <w:t xml:space="preserve"> 7 (9): e1000204. https://doi.org/10.1371/journal.pbio.1000204.</w:t>
      </w:r>
    </w:p>
    <w:p w14:paraId="26E8F84C"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Madania, Ammar, Pascal Dumoulin, Sandrine Grava, Hiroko Kitamoto, Claudia Schärer-Brodbeck, Alexandre Soulard, Violaine Moreau, and Barbara Winsor. 1999. ‘The </w:t>
      </w:r>
      <w:r w:rsidRPr="00032109">
        <w:rPr>
          <w:rFonts w:ascii="Calibri" w:hAnsi="Calibri" w:cs="Calibri"/>
          <w:i/>
          <w:iCs/>
          <w:noProof/>
          <w:lang w:val="en-GB"/>
        </w:rPr>
        <w:t>Saccharomyces Cerevisiae</w:t>
      </w:r>
      <w:r w:rsidRPr="00032109">
        <w:rPr>
          <w:rFonts w:ascii="Calibri" w:hAnsi="Calibri" w:cs="Calibri"/>
          <w:noProof/>
          <w:lang w:val="en-GB"/>
        </w:rPr>
        <w:t xml:space="preserve"> Homologue of Human Wiskott–Aldrich Syndrome Protein Las17p Interacts with the Arp2/3 Complex’. Edited by David Drubin. </w:t>
      </w:r>
      <w:r w:rsidRPr="00032109">
        <w:rPr>
          <w:rFonts w:ascii="Calibri" w:hAnsi="Calibri" w:cs="Calibri"/>
          <w:i/>
          <w:iCs/>
          <w:noProof/>
          <w:lang w:val="en-GB"/>
        </w:rPr>
        <w:t>Molecular Biology of the Cell</w:t>
      </w:r>
      <w:r w:rsidRPr="00032109">
        <w:rPr>
          <w:rFonts w:ascii="Calibri" w:hAnsi="Calibri" w:cs="Calibri"/>
          <w:noProof/>
          <w:lang w:val="en-GB"/>
        </w:rPr>
        <w:t xml:space="preserve"> 10 (10): 3521–38. https://doi.org/10.1091/mbc.10.10.3521.</w:t>
      </w:r>
    </w:p>
    <w:p w14:paraId="528A511A"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Meinecke, Michael, Emmanuel Boucrot, Gamze Camdere, Wai-Ching Hon, Rohit Mittal, and </w:t>
      </w:r>
      <w:r w:rsidRPr="00032109">
        <w:rPr>
          <w:rFonts w:ascii="Calibri" w:hAnsi="Calibri" w:cs="Calibri"/>
          <w:noProof/>
          <w:lang w:val="en-GB"/>
        </w:rPr>
        <w:lastRenderedPageBreak/>
        <w:t xml:space="preserve">Harvey T McMahon. 2013. ‘Cooperative Recruitment of Dynamin and BIN/Amphiphysin/Rvs (BAR) Domain-Containing Proteins Leads to GTP-Dependent Membrane Scission.’ </w:t>
      </w:r>
      <w:r w:rsidRPr="00032109">
        <w:rPr>
          <w:rFonts w:ascii="Calibri" w:hAnsi="Calibri" w:cs="Calibri"/>
          <w:i/>
          <w:iCs/>
          <w:noProof/>
          <w:lang w:val="en-GB"/>
        </w:rPr>
        <w:t>The Journal of Biological Chemistry</w:t>
      </w:r>
      <w:r w:rsidRPr="00032109">
        <w:rPr>
          <w:rFonts w:ascii="Calibri" w:hAnsi="Calibri" w:cs="Calibri"/>
          <w:noProof/>
          <w:lang w:val="en-GB"/>
        </w:rPr>
        <w:t xml:space="preserve"> 288 (9): 6651–61. https://doi.org/10.1074/jbc.M112.444869.</w:t>
      </w:r>
    </w:p>
    <w:p w14:paraId="1F5635F4"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Moustaq, Laila, Iwona I Smaczynska-de Rooij, Sarah E Palmer, Christopher J Marklew, and Kathryn R Ayscough. 2016. ‘Insights into Dynamin-Associated Disorders through Analysis of Equivalent Mutations in the Yeast Dynamin Vps1.’ </w:t>
      </w:r>
      <w:r w:rsidRPr="00032109">
        <w:rPr>
          <w:rFonts w:ascii="Calibri" w:hAnsi="Calibri" w:cs="Calibri"/>
          <w:i/>
          <w:iCs/>
          <w:noProof/>
          <w:lang w:val="en-GB"/>
        </w:rPr>
        <w:t>Microbial Cell (Graz, Austria)</w:t>
      </w:r>
      <w:r w:rsidRPr="00032109">
        <w:rPr>
          <w:rFonts w:ascii="Calibri" w:hAnsi="Calibri" w:cs="Calibri"/>
          <w:noProof/>
          <w:lang w:val="en-GB"/>
        </w:rPr>
        <w:t xml:space="preserve"> 3 (4): 147–58. https://doi.org/10.15698/mic2016.04.490.</w:t>
      </w:r>
    </w:p>
    <w:p w14:paraId="49608D82"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32109">
        <w:rPr>
          <w:rFonts w:ascii="Calibri" w:hAnsi="Calibri" w:cs="Calibri"/>
          <w:i/>
          <w:iCs/>
          <w:noProof/>
          <w:lang w:val="en-GB"/>
        </w:rPr>
        <w:t>European Journal of Cell Biology</w:t>
      </w:r>
      <w:r w:rsidRPr="00032109">
        <w:rPr>
          <w:rFonts w:ascii="Calibri" w:hAnsi="Calibri" w:cs="Calibri"/>
          <w:noProof/>
          <w:lang w:val="en-GB"/>
        </w:rPr>
        <w:t xml:space="preserve"> 89 (7): 499–508. https://doi.org/10.1016/j.ejcb.2010.02.002.</w:t>
      </w:r>
    </w:p>
    <w:p w14:paraId="18219317"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Peters, Christopher, Tonie L Baars, Susanne Bühler, and Andreas Mayer. 2004. ‘Mutual Control of Membrane Fission and Fusion Proteins.’ </w:t>
      </w:r>
      <w:r w:rsidRPr="00032109">
        <w:rPr>
          <w:rFonts w:ascii="Calibri" w:hAnsi="Calibri" w:cs="Calibri"/>
          <w:i/>
          <w:iCs/>
          <w:noProof/>
          <w:lang w:val="en-GB"/>
        </w:rPr>
        <w:t>Cell</w:t>
      </w:r>
      <w:r w:rsidRPr="00032109">
        <w:rPr>
          <w:rFonts w:ascii="Calibri" w:hAnsi="Calibri" w:cs="Calibri"/>
          <w:noProof/>
          <w:lang w:val="en-GB"/>
        </w:rPr>
        <w:t xml:space="preserve"> 119 (5): 667–78. https://doi.org/10.1016/j.cell.2004.11.023.</w:t>
      </w:r>
    </w:p>
    <w:p w14:paraId="5B148B2E"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Picco, Andrea, Markus Mund, Jonas Ries, François Nédélec, and Marko Kaksonen. 2015. ‘Visualizing the Functional Architecture of the Endocytic Machinery’. </w:t>
      </w:r>
      <w:r w:rsidRPr="00032109">
        <w:rPr>
          <w:rFonts w:ascii="Calibri" w:hAnsi="Calibri" w:cs="Calibri"/>
          <w:i/>
          <w:iCs/>
          <w:noProof/>
          <w:lang w:val="en-GB"/>
        </w:rPr>
        <w:t>ELife</w:t>
      </w:r>
      <w:r w:rsidRPr="00032109">
        <w:rPr>
          <w:rFonts w:ascii="Calibri" w:hAnsi="Calibri" w:cs="Calibri"/>
          <w:noProof/>
          <w:lang w:val="en-GB"/>
        </w:rPr>
        <w:t>, February, e04535. https://doi.org/10.7554/eLife.04535.</w:t>
      </w:r>
    </w:p>
    <w:p w14:paraId="3E2C5BE5"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Rothman, Joel H., Christopher K. Raymond, Teresa Gilbert, Patrick J. O’Hara, and Tom H. Stevens. 1990. ‘A Putative GTP Binding Protein Homologous to Interferon-Inducible Mx Proteins Performs an Essential Function in Yeast Protein Sorting’. </w:t>
      </w:r>
      <w:r w:rsidRPr="00032109">
        <w:rPr>
          <w:rFonts w:ascii="Calibri" w:hAnsi="Calibri" w:cs="Calibri"/>
          <w:i/>
          <w:iCs/>
          <w:noProof/>
          <w:lang w:val="en-GB"/>
        </w:rPr>
        <w:t>Cell</w:t>
      </w:r>
      <w:r w:rsidRPr="00032109">
        <w:rPr>
          <w:rFonts w:ascii="Calibri" w:hAnsi="Calibri" w:cs="Calibri"/>
          <w:noProof/>
          <w:lang w:val="en-GB"/>
        </w:rPr>
        <w:t xml:space="preserve"> 61 (6): 1063–74. https://doi.org/10.1016/0092-8674(90)90070-U.</w:t>
      </w:r>
    </w:p>
    <w:p w14:paraId="46CE4784"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Shupliakov, O, P Löw, D Grabs, H Gad, H Chen, C David, K Takei, P De Camilli, and L Brodin. 1997. ‘Synaptic Vesicle Endocytosis Impaired by Disruption of Dynamin-SH3 Domain Interactions.’ </w:t>
      </w:r>
      <w:r w:rsidRPr="00032109">
        <w:rPr>
          <w:rFonts w:ascii="Calibri" w:hAnsi="Calibri" w:cs="Calibri"/>
          <w:i/>
          <w:iCs/>
          <w:noProof/>
          <w:lang w:val="en-GB"/>
        </w:rPr>
        <w:t>Science (New York, N.Y.)</w:t>
      </w:r>
      <w:r w:rsidRPr="00032109">
        <w:rPr>
          <w:rFonts w:ascii="Calibri" w:hAnsi="Calibri" w:cs="Calibri"/>
          <w:noProof/>
          <w:lang w:val="en-GB"/>
        </w:rPr>
        <w:t xml:space="preserve"> 276 (5310): 259–63. http://www.ncbi.nlm.nih.gov/pubmed/9092476.</w:t>
      </w:r>
    </w:p>
    <w:p w14:paraId="729A7F4C"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Simunovic, Mijo, Jean Baptiste Manneville, Henri François Renard, Emma Evergren, Krishnan Raghunathan, Dhiraj Bhatia, Anne K. Kenworthy, et al. 2017. ‘Friction Mediates Scission of Tubular Membranes Scaffolded by BAR Proteins’. </w:t>
      </w:r>
      <w:r w:rsidRPr="00032109">
        <w:rPr>
          <w:rFonts w:ascii="Calibri" w:hAnsi="Calibri" w:cs="Calibri"/>
          <w:i/>
          <w:iCs/>
          <w:noProof/>
          <w:lang w:val="en-GB"/>
        </w:rPr>
        <w:t>Cell</w:t>
      </w:r>
      <w:r w:rsidRPr="00032109">
        <w:rPr>
          <w:rFonts w:ascii="Calibri" w:hAnsi="Calibri" w:cs="Calibri"/>
          <w:noProof/>
          <w:lang w:val="en-GB"/>
        </w:rPr>
        <w:t xml:space="preserve"> 170 (1): 172-184.e11. https://doi.org/10.1016/j.cell.2017.05.047.</w:t>
      </w:r>
    </w:p>
    <w:p w14:paraId="2C12797A"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Sivadon, P, M Crouzet, and M Aigle. 1997. ‘Functional Assessment of the Yeast Rvs161 and Rvs167 Protein Domains.’ </w:t>
      </w:r>
      <w:r w:rsidRPr="00032109">
        <w:rPr>
          <w:rFonts w:ascii="Calibri" w:hAnsi="Calibri" w:cs="Calibri"/>
          <w:i/>
          <w:iCs/>
          <w:noProof/>
          <w:lang w:val="en-GB"/>
        </w:rPr>
        <w:t>FEBS Letters</w:t>
      </w:r>
      <w:r w:rsidRPr="00032109">
        <w:rPr>
          <w:rFonts w:ascii="Calibri" w:hAnsi="Calibri" w:cs="Calibri"/>
          <w:noProof/>
          <w:lang w:val="en-GB"/>
        </w:rPr>
        <w:t xml:space="preserve"> 417 (1): 21–27. https://doi.org/10.1016/s0014-5793(97)01248-9.</w:t>
      </w:r>
    </w:p>
    <w:p w14:paraId="5BCB0254"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Takei, Kohji, Peter S. McPherson, Sandra L. Schmid, and Pietro De Camilli. 1995. ‘Tubular Membrane Invaginations Coated by Dynamin Rings Are Induced by GTP-ΓS in Nerve Terminals’. </w:t>
      </w:r>
      <w:r w:rsidRPr="00032109">
        <w:rPr>
          <w:rFonts w:ascii="Calibri" w:hAnsi="Calibri" w:cs="Calibri"/>
          <w:i/>
          <w:iCs/>
          <w:noProof/>
          <w:lang w:val="en-GB"/>
        </w:rPr>
        <w:t>Nature</w:t>
      </w:r>
      <w:r w:rsidRPr="00032109">
        <w:rPr>
          <w:rFonts w:ascii="Calibri" w:hAnsi="Calibri" w:cs="Calibri"/>
          <w:noProof/>
          <w:lang w:val="en-GB"/>
        </w:rPr>
        <w:t xml:space="preserve"> 374 (6518): 186–90. https://doi.org/10.1038/374186a0.</w:t>
      </w:r>
    </w:p>
    <w:p w14:paraId="16253586"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Youn, Ji-Young, Helena Friesen, Takuma Kishimoto, William M. Henne, Christoph F. Kurat, Wei Ye, Derek F. Ceccarelli, et al. 2010. ‘Dissecting BAR Domain Function in the Yeast Amphiphysins Rvs161 and Rvs167 during Endocytosis’. </w:t>
      </w:r>
      <w:r w:rsidRPr="00032109">
        <w:rPr>
          <w:rFonts w:ascii="Calibri" w:hAnsi="Calibri" w:cs="Calibri"/>
          <w:i/>
          <w:iCs/>
          <w:noProof/>
          <w:lang w:val="en-GB"/>
        </w:rPr>
        <w:t>Molecular Biology of the Cell</w:t>
      </w:r>
      <w:r w:rsidRPr="00032109">
        <w:rPr>
          <w:rFonts w:ascii="Calibri" w:hAnsi="Calibri" w:cs="Calibri"/>
          <w:noProof/>
          <w:lang w:val="en-GB"/>
        </w:rPr>
        <w:t xml:space="preserve"> 21 (17): 3054–69. https://doi.org/10.1091/mbc.E10-03-0181.</w:t>
      </w:r>
    </w:p>
    <w:p w14:paraId="2C830376"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Yu, X. 2004. ‘The Yeast Dynamin-Related GTPase Vps1p Functions in the Organization of the Actin Cytoskeleton via Interaction with Sla1p’. </w:t>
      </w:r>
      <w:r w:rsidRPr="00032109">
        <w:rPr>
          <w:rFonts w:ascii="Calibri" w:hAnsi="Calibri" w:cs="Calibri"/>
          <w:i/>
          <w:iCs/>
          <w:noProof/>
          <w:lang w:val="en-GB"/>
        </w:rPr>
        <w:t>Journal of Cell Science</w:t>
      </w:r>
      <w:r w:rsidRPr="00032109">
        <w:rPr>
          <w:rFonts w:ascii="Calibri" w:hAnsi="Calibri" w:cs="Calibri"/>
          <w:noProof/>
          <w:lang w:val="en-GB"/>
        </w:rPr>
        <w:t xml:space="preserve"> 117 (17): 3839–53. https://doi.org/10.1242/jcs.01239.</w:t>
      </w:r>
    </w:p>
    <w:p w14:paraId="39289F08" w14:textId="77777777" w:rsidR="00032109" w:rsidRPr="00032109" w:rsidRDefault="00032109" w:rsidP="00032109">
      <w:pPr>
        <w:widowControl w:val="0"/>
        <w:autoSpaceDE w:val="0"/>
        <w:autoSpaceDN w:val="0"/>
        <w:adjustRightInd w:val="0"/>
        <w:ind w:left="480" w:hanging="480"/>
        <w:rPr>
          <w:rFonts w:ascii="Calibri" w:hAnsi="Calibri" w:cs="Calibri"/>
          <w:noProof/>
          <w:lang w:val="en-GB"/>
        </w:rPr>
      </w:pPr>
      <w:r w:rsidRPr="00032109">
        <w:rPr>
          <w:rFonts w:ascii="Calibri" w:hAnsi="Calibri" w:cs="Calibri"/>
          <w:noProof/>
          <w:lang w:val="en-GB"/>
        </w:rPr>
        <w:t xml:space="preserve">Zhang, Peijun, and Jenny E. Hinshaw. 2001. ‘Three-Dimensional Reconstruction of Dynamin in the Constricted State’. </w:t>
      </w:r>
      <w:r w:rsidRPr="00032109">
        <w:rPr>
          <w:rFonts w:ascii="Calibri" w:hAnsi="Calibri" w:cs="Calibri"/>
          <w:i/>
          <w:iCs/>
          <w:noProof/>
          <w:lang w:val="en-GB"/>
        </w:rPr>
        <w:t>Nature Cell Biology</w:t>
      </w:r>
      <w:r w:rsidRPr="00032109">
        <w:rPr>
          <w:rFonts w:ascii="Calibri" w:hAnsi="Calibri" w:cs="Calibri"/>
          <w:noProof/>
          <w:lang w:val="en-GB"/>
        </w:rPr>
        <w:t xml:space="preserve"> 3 (10): 922–26. https://doi.org/10.1038/ncb1001-922.</w:t>
      </w:r>
    </w:p>
    <w:p w14:paraId="6669D596" w14:textId="77777777" w:rsidR="00032109" w:rsidRPr="00032109" w:rsidRDefault="00032109" w:rsidP="00032109">
      <w:pPr>
        <w:widowControl w:val="0"/>
        <w:autoSpaceDE w:val="0"/>
        <w:autoSpaceDN w:val="0"/>
        <w:adjustRightInd w:val="0"/>
        <w:ind w:left="480" w:hanging="480"/>
        <w:rPr>
          <w:rFonts w:ascii="Calibri" w:hAnsi="Calibri" w:cs="Calibri"/>
          <w:noProof/>
        </w:rPr>
      </w:pPr>
      <w:r w:rsidRPr="00032109">
        <w:rPr>
          <w:rFonts w:ascii="Calibri" w:hAnsi="Calibri" w:cs="Calibri"/>
          <w:noProof/>
          <w:lang w:val="en-GB"/>
        </w:rPr>
        <w:t xml:space="preserve">Zhao, Wei-Dong, Edaeni Hamid, Wonchul Shin, Peter J Wen, Evan S Krystofiak, Seth A </w:t>
      </w:r>
      <w:r w:rsidRPr="00032109">
        <w:rPr>
          <w:rFonts w:ascii="Calibri" w:hAnsi="Calibri" w:cs="Calibri"/>
          <w:noProof/>
          <w:lang w:val="en-GB"/>
        </w:rPr>
        <w:lastRenderedPageBreak/>
        <w:t xml:space="preserve">Villarreal, Hsueh-Cheng Chiang, Bechara Kachar, and Ling-Gang Wu. 2016. ‘Hemi-Fused Structure Mediates and Controls Fusion and Fission in Live Cells.’ </w:t>
      </w:r>
      <w:r w:rsidRPr="00032109">
        <w:rPr>
          <w:rFonts w:ascii="Calibri" w:hAnsi="Calibri" w:cs="Calibri"/>
          <w:i/>
          <w:iCs/>
          <w:noProof/>
          <w:lang w:val="en-GB"/>
        </w:rPr>
        <w:t>Nature</w:t>
      </w:r>
      <w:r w:rsidRPr="00032109">
        <w:rPr>
          <w:rFonts w:ascii="Calibri" w:hAnsi="Calibri" w:cs="Calibri"/>
          <w:noProof/>
          <w:lang w:val="en-GB"/>
        </w:rPr>
        <w:t xml:space="preserve"> 534 (7608): 548–52. https://doi.org/10.1038/nature18598.</w:t>
      </w:r>
    </w:p>
    <w:p w14:paraId="06D68F8B" w14:textId="0533D9FA" w:rsidR="00985115" w:rsidRPr="00236C39" w:rsidRDefault="00143F97" w:rsidP="00032109">
      <w:pPr>
        <w:widowControl w:val="0"/>
        <w:autoSpaceDE w:val="0"/>
        <w:autoSpaceDN w:val="0"/>
        <w:adjustRightInd w:val="0"/>
        <w:ind w:left="480" w:hanging="480"/>
        <w:rPr>
          <w:lang w:val="en-US"/>
        </w:rPr>
      </w:pPr>
      <w:ins w:id="251" w:author="Deepikaa Menon" w:date="2020-08-10T18:44:00Z">
        <w:r>
          <w:rPr>
            <w:lang w:val="en-US"/>
          </w:rPr>
          <w:fldChar w:fldCharType="end"/>
        </w:r>
      </w:ins>
      <w:del w:id="252"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4"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36"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94"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120" w:author="Marko Kaksonen" w:date="2020-08-03T15:55:00Z" w:initials="MK">
    <w:p w14:paraId="399DFBBB" w14:textId="64F884B2" w:rsidR="00976555" w:rsidRPr="00976555" w:rsidRDefault="00976555">
      <w:pPr>
        <w:pStyle w:val="CommentText"/>
        <w:rPr>
          <w:lang w:val="en-US"/>
        </w:rPr>
      </w:pPr>
      <w:r>
        <w:rPr>
          <w:rStyle w:val="CommentReference"/>
        </w:rPr>
        <w:annotationRef/>
      </w:r>
      <w:r w:rsidRPr="00976555">
        <w:rPr>
          <w:lang w:val="en-US"/>
        </w:rPr>
        <w:t xml:space="preserve">Define clearly what </w:t>
      </w:r>
      <w:r>
        <w:rPr>
          <w:lang w:val="en-US"/>
        </w:rPr>
        <w:t>“</w:t>
      </w:r>
      <w:proofErr w:type="spellStart"/>
      <w:r>
        <w:rPr>
          <w:lang w:val="en-US"/>
        </w:rPr>
        <w:t>Rvs</w:t>
      </w:r>
      <w:proofErr w:type="spellEnd"/>
      <w:r>
        <w:rPr>
          <w:lang w:val="en-US"/>
        </w:rPr>
        <w:t>” means.</w:t>
      </w:r>
    </w:p>
  </w:comment>
  <w:comment w:id="126" w:author="Marko Kaksonen" w:date="2020-08-03T15:48:00Z" w:initials="MK">
    <w:p w14:paraId="26E5E51F" w14:textId="15635B19" w:rsidR="00817250" w:rsidRPr="001525D3" w:rsidRDefault="00817250">
      <w:pPr>
        <w:pStyle w:val="CommentText"/>
        <w:rPr>
          <w:lang w:val="en-US"/>
        </w:rPr>
      </w:pPr>
      <w:r>
        <w:rPr>
          <w:rStyle w:val="CommentReference"/>
        </w:rPr>
        <w:annotationRef/>
      </w:r>
      <w:r w:rsidRPr="001525D3">
        <w:rPr>
          <w:lang w:val="en-US"/>
        </w:rPr>
        <w:t xml:space="preserve">Cite other papers too. </w:t>
      </w:r>
    </w:p>
  </w:comment>
  <w:comment w:id="150"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58"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72"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180"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229"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5289023" w15:done="0"/>
  <w15:commentEx w15:paraId="5FC3A654" w15:done="0"/>
  <w15:commentEx w15:paraId="399DFBBB" w15:done="0"/>
  <w15:commentEx w15:paraId="26E5E51F" w15:done="0"/>
  <w15:commentEx w15:paraId="232DC41C" w15:done="0"/>
  <w15:commentEx w15:paraId="2B532976" w15:done="0"/>
  <w15:commentEx w15:paraId="009153C9" w15:done="0"/>
  <w15:commentEx w15:paraId="122C1B36" w15:done="0"/>
  <w15:commentEx w15:paraId="07E4C8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2D2B00B" w16cex:dateUtc="2020-08-03T13:47:00Z"/>
  <w16cex:commentExtensible w16cex:durableId="22D2B021" w16cex:dateUtc="2020-08-03T13:47:00Z"/>
  <w16cex:commentExtensible w16cex:durableId="22D2B1EF" w16cex:dateUtc="2020-08-03T13:55:00Z"/>
  <w16cex:commentExtensible w16cex:durableId="22D2B062" w16cex:dateUtc="2020-08-03T13:48:00Z"/>
  <w16cex:commentExtensible w16cex:durableId="22D2B0D9" w16cex:dateUtc="2020-08-03T13:50:00Z"/>
  <w16cex:commentExtensible w16cex:durableId="22DB1FC7" w16cex:dateUtc="2020-08-03T13:50:00Z"/>
  <w16cex:commentExtensible w16cex:durableId="22D2B123" w16cex:dateUtc="2020-08-03T13:52:00Z"/>
  <w16cex:commentExtensible w16cex:durableId="22D2B160" w16cex:dateUtc="2020-08-03T13:53:00Z"/>
  <w16cex:commentExtensible w16cex:durableId="22D2B20E" w16cex:dateUtc="2020-08-0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5289023" w16cid:durableId="22D2B00B"/>
  <w16cid:commentId w16cid:paraId="5FC3A654" w16cid:durableId="22D2B021"/>
  <w16cid:commentId w16cid:paraId="399DFBBB" w16cid:durableId="22D2B1EF"/>
  <w16cid:commentId w16cid:paraId="26E5E51F" w16cid:durableId="22D2B062"/>
  <w16cid:commentId w16cid:paraId="232DC41C" w16cid:durableId="22D2B0D9"/>
  <w16cid:commentId w16cid:paraId="2B532976" w16cid:durableId="22DB1FC7"/>
  <w16cid:commentId w16cid:paraId="009153C9" w16cid:durableId="22D2B123"/>
  <w16cid:commentId w16cid:paraId="122C1B36" w16cid:durableId="22D2B160"/>
  <w16cid:commentId w16cid:paraId="07E4C8D2" w16cid:durableId="22D2B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2C7"/>
    <w:rsid w:val="000003DD"/>
    <w:rsid w:val="00006C3D"/>
    <w:rsid w:val="00015E4B"/>
    <w:rsid w:val="00027690"/>
    <w:rsid w:val="00032109"/>
    <w:rsid w:val="00036E6F"/>
    <w:rsid w:val="00073FF7"/>
    <w:rsid w:val="000857C2"/>
    <w:rsid w:val="000A0CBB"/>
    <w:rsid w:val="000B38E3"/>
    <w:rsid w:val="000C4A73"/>
    <w:rsid w:val="000C57A7"/>
    <w:rsid w:val="0011356F"/>
    <w:rsid w:val="00143F97"/>
    <w:rsid w:val="001525D3"/>
    <w:rsid w:val="00154679"/>
    <w:rsid w:val="001C7985"/>
    <w:rsid w:val="0022254E"/>
    <w:rsid w:val="00236C39"/>
    <w:rsid w:val="0026542A"/>
    <w:rsid w:val="00272FBB"/>
    <w:rsid w:val="00276EA3"/>
    <w:rsid w:val="0029423A"/>
    <w:rsid w:val="002C2E49"/>
    <w:rsid w:val="002F7993"/>
    <w:rsid w:val="0031723D"/>
    <w:rsid w:val="00353977"/>
    <w:rsid w:val="003838EA"/>
    <w:rsid w:val="003C1C0B"/>
    <w:rsid w:val="003D4CDA"/>
    <w:rsid w:val="003E0045"/>
    <w:rsid w:val="003F022C"/>
    <w:rsid w:val="00410AE2"/>
    <w:rsid w:val="00413D8C"/>
    <w:rsid w:val="00505F71"/>
    <w:rsid w:val="0051255E"/>
    <w:rsid w:val="0058349A"/>
    <w:rsid w:val="0058743F"/>
    <w:rsid w:val="00597DE9"/>
    <w:rsid w:val="005B03E8"/>
    <w:rsid w:val="005B6FF9"/>
    <w:rsid w:val="005C5F84"/>
    <w:rsid w:val="00621D01"/>
    <w:rsid w:val="006252B2"/>
    <w:rsid w:val="006515BB"/>
    <w:rsid w:val="0065244F"/>
    <w:rsid w:val="006D3770"/>
    <w:rsid w:val="00793043"/>
    <w:rsid w:val="007D45DE"/>
    <w:rsid w:val="00801C4E"/>
    <w:rsid w:val="00817250"/>
    <w:rsid w:val="00851777"/>
    <w:rsid w:val="008C0DC8"/>
    <w:rsid w:val="00901DAE"/>
    <w:rsid w:val="00924C59"/>
    <w:rsid w:val="00960CE1"/>
    <w:rsid w:val="00963D60"/>
    <w:rsid w:val="00976555"/>
    <w:rsid w:val="00983B13"/>
    <w:rsid w:val="00985115"/>
    <w:rsid w:val="009873F1"/>
    <w:rsid w:val="00991995"/>
    <w:rsid w:val="009B4992"/>
    <w:rsid w:val="009D1E5E"/>
    <w:rsid w:val="00A0149C"/>
    <w:rsid w:val="00A230E2"/>
    <w:rsid w:val="00A40C87"/>
    <w:rsid w:val="00A51D29"/>
    <w:rsid w:val="00A64DAB"/>
    <w:rsid w:val="00AE1683"/>
    <w:rsid w:val="00C15D2D"/>
    <w:rsid w:val="00C36AF4"/>
    <w:rsid w:val="00C36E44"/>
    <w:rsid w:val="00C50D0E"/>
    <w:rsid w:val="00C50F8B"/>
    <w:rsid w:val="00C50FA8"/>
    <w:rsid w:val="00C561FE"/>
    <w:rsid w:val="00C61124"/>
    <w:rsid w:val="00C743F8"/>
    <w:rsid w:val="00CA2CFD"/>
    <w:rsid w:val="00CF1779"/>
    <w:rsid w:val="00CF3972"/>
    <w:rsid w:val="00D75E7F"/>
    <w:rsid w:val="00E17D01"/>
    <w:rsid w:val="00E31F9C"/>
    <w:rsid w:val="00E44EE1"/>
    <w:rsid w:val="00E8480A"/>
    <w:rsid w:val="00E973D8"/>
    <w:rsid w:val="00EE37D2"/>
    <w:rsid w:val="00EF542C"/>
    <w:rsid w:val="00F00897"/>
    <w:rsid w:val="00F2213F"/>
    <w:rsid w:val="00F25868"/>
    <w:rsid w:val="00F408A8"/>
    <w:rsid w:val="00F5560A"/>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 w:type="paragraph" w:styleId="NormalWeb">
    <w:name w:val="Normal (Web)"/>
    <w:basedOn w:val="Normal"/>
    <w:uiPriority w:val="99"/>
    <w:semiHidden/>
    <w:unhideWhenUsed/>
    <w:rsid w:val="00276E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077457">
      <w:bodyDiv w:val="1"/>
      <w:marLeft w:val="0"/>
      <w:marRight w:val="0"/>
      <w:marTop w:val="0"/>
      <w:marBottom w:val="0"/>
      <w:divBdr>
        <w:top w:val="none" w:sz="0" w:space="0" w:color="auto"/>
        <w:left w:val="none" w:sz="0" w:space="0" w:color="auto"/>
        <w:bottom w:val="none" w:sz="0" w:space="0" w:color="auto"/>
        <w:right w:val="none" w:sz="0" w:space="0" w:color="auto"/>
      </w:divBdr>
      <w:divsChild>
        <w:div w:id="2130319313">
          <w:marLeft w:val="0"/>
          <w:marRight w:val="0"/>
          <w:marTop w:val="0"/>
          <w:marBottom w:val="0"/>
          <w:divBdr>
            <w:top w:val="none" w:sz="0" w:space="0" w:color="auto"/>
            <w:left w:val="none" w:sz="0" w:space="0" w:color="auto"/>
            <w:bottom w:val="none" w:sz="0" w:space="0" w:color="auto"/>
            <w:right w:val="none" w:sz="0" w:space="0" w:color="auto"/>
          </w:divBdr>
          <w:divsChild>
            <w:div w:id="1796407449">
              <w:marLeft w:val="0"/>
              <w:marRight w:val="0"/>
              <w:marTop w:val="0"/>
              <w:marBottom w:val="0"/>
              <w:divBdr>
                <w:top w:val="none" w:sz="0" w:space="0" w:color="auto"/>
                <w:left w:val="none" w:sz="0" w:space="0" w:color="auto"/>
                <w:bottom w:val="none" w:sz="0" w:space="0" w:color="auto"/>
                <w:right w:val="none" w:sz="0" w:space="0" w:color="auto"/>
              </w:divBdr>
              <w:divsChild>
                <w:div w:id="18974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531AA5C-C6EC-DA44-8922-C1B7C4813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5</Pages>
  <Words>15430</Words>
  <Characters>87951</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66</cp:revision>
  <dcterms:created xsi:type="dcterms:W3CDTF">2020-08-09T17:38:00Z</dcterms:created>
  <dcterms:modified xsi:type="dcterms:W3CDTF">2020-08-1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